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1A8BD" w14:textId="77777777" w:rsidR="004532AF" w:rsidRPr="00255658" w:rsidRDefault="004532AF" w:rsidP="00F34F5A">
      <w:pPr>
        <w:pStyle w:val="Caption"/>
        <w:keepNext/>
        <w:jc w:val="center"/>
        <w:rPr>
          <w:rFonts w:ascii="Times New Roman" w:hAnsi="Times New Roman" w:cs="Times New Roman"/>
          <w:i w:val="0"/>
          <w:color w:val="auto"/>
          <w:sz w:val="20"/>
          <w:szCs w:val="20"/>
        </w:rPr>
      </w:pPr>
      <w:bookmarkStart w:id="0" w:name="_Hlk53389545"/>
      <w:r w:rsidRPr="00255658">
        <w:rPr>
          <w:rFonts w:ascii="Times New Roman" w:hAnsi="Times New Roman" w:cs="Times New Roman"/>
          <w:i w:val="0"/>
          <w:color w:val="auto"/>
          <w:sz w:val="20"/>
          <w:szCs w:val="20"/>
        </w:rPr>
        <w:t>Table 1</w:t>
      </w:r>
      <w:r w:rsidR="00F34F5A" w:rsidRPr="00255658">
        <w:rPr>
          <w:rFonts w:ascii="Times New Roman" w:hAnsi="Times New Roman" w:cs="Times New Roman"/>
          <w:i w:val="0"/>
          <w:color w:val="auto"/>
          <w:sz w:val="20"/>
          <w:szCs w:val="20"/>
        </w:rPr>
        <w:t>.</w:t>
      </w:r>
      <w:r w:rsidRPr="00255658">
        <w:rPr>
          <w:rFonts w:ascii="Times New Roman" w:hAnsi="Times New Roman" w:cs="Times New Roman"/>
          <w:i w:val="0"/>
          <w:color w:val="auto"/>
          <w:sz w:val="20"/>
          <w:szCs w:val="20"/>
        </w:rPr>
        <w:t xml:space="preserve"> Summative descriptions of the reviewed studies</w:t>
      </w:r>
    </w:p>
    <w:tbl>
      <w:tblPr>
        <w:tblStyle w:val="TableGrid"/>
        <w:tblW w:w="13841" w:type="dxa"/>
        <w:tblLayout w:type="fixed"/>
        <w:tblLook w:val="04A0" w:firstRow="1" w:lastRow="0" w:firstColumn="1" w:lastColumn="0" w:noHBand="0" w:noVBand="1"/>
      </w:tblPr>
      <w:tblGrid>
        <w:gridCol w:w="1885"/>
        <w:gridCol w:w="3316"/>
        <w:gridCol w:w="2250"/>
        <w:gridCol w:w="1890"/>
        <w:gridCol w:w="4500"/>
      </w:tblGrid>
      <w:tr w:rsidR="00E35F74" w:rsidRPr="00255658" w14:paraId="406EB87B" w14:textId="3B8BC994" w:rsidTr="009C7C2A">
        <w:trPr>
          <w:trHeight w:val="185"/>
        </w:trPr>
        <w:tc>
          <w:tcPr>
            <w:tcW w:w="1885" w:type="dxa"/>
          </w:tcPr>
          <w:p w14:paraId="3AF3546B" w14:textId="77777777" w:rsidR="00E35F74" w:rsidRPr="00255658" w:rsidRDefault="00E35F74" w:rsidP="00E35F74">
            <w:pPr>
              <w:jc w:val="center"/>
              <w:rPr>
                <w:rFonts w:ascii="Times New Roman" w:hAnsi="Times New Roman" w:cs="Times New Roman"/>
                <w:b/>
                <w:sz w:val="20"/>
                <w:szCs w:val="20"/>
              </w:rPr>
            </w:pPr>
            <w:bookmarkStart w:id="1" w:name="_Hlk57032598"/>
            <w:r w:rsidRPr="00255658">
              <w:rPr>
                <w:rFonts w:ascii="Times New Roman" w:hAnsi="Times New Roman" w:cs="Times New Roman"/>
                <w:b/>
                <w:sz w:val="20"/>
                <w:szCs w:val="20"/>
              </w:rPr>
              <w:t>Author (s)</w:t>
            </w:r>
          </w:p>
        </w:tc>
        <w:tc>
          <w:tcPr>
            <w:tcW w:w="3316" w:type="dxa"/>
          </w:tcPr>
          <w:p w14:paraId="23FA6D15" w14:textId="77777777" w:rsidR="00E35F74" w:rsidRPr="00255658" w:rsidRDefault="00E35F74" w:rsidP="00E35F74">
            <w:pPr>
              <w:jc w:val="center"/>
              <w:rPr>
                <w:rFonts w:ascii="Times New Roman" w:hAnsi="Times New Roman" w:cs="Times New Roman"/>
                <w:b/>
                <w:sz w:val="20"/>
                <w:szCs w:val="20"/>
              </w:rPr>
            </w:pPr>
            <w:r w:rsidRPr="00255658">
              <w:rPr>
                <w:rFonts w:ascii="Times New Roman" w:hAnsi="Times New Roman" w:cs="Times New Roman"/>
                <w:b/>
                <w:sz w:val="20"/>
                <w:szCs w:val="20"/>
              </w:rPr>
              <w:t xml:space="preserve">Intervention </w:t>
            </w:r>
          </w:p>
        </w:tc>
        <w:tc>
          <w:tcPr>
            <w:tcW w:w="2250" w:type="dxa"/>
          </w:tcPr>
          <w:p w14:paraId="496A7F59" w14:textId="60A0CE65" w:rsidR="00E35F74" w:rsidRPr="00255658" w:rsidRDefault="00E35F74" w:rsidP="00E35F74">
            <w:pPr>
              <w:jc w:val="center"/>
              <w:rPr>
                <w:rFonts w:ascii="Times New Roman" w:hAnsi="Times New Roman" w:cs="Times New Roman"/>
                <w:b/>
                <w:sz w:val="20"/>
                <w:szCs w:val="20"/>
              </w:rPr>
            </w:pPr>
            <w:r w:rsidRPr="00255658">
              <w:rPr>
                <w:rFonts w:ascii="Times New Roman" w:hAnsi="Times New Roman" w:cs="Times New Roman"/>
                <w:b/>
                <w:sz w:val="20"/>
                <w:szCs w:val="20"/>
              </w:rPr>
              <w:t>Outcome Measure (s)</w:t>
            </w:r>
          </w:p>
        </w:tc>
        <w:tc>
          <w:tcPr>
            <w:tcW w:w="1890" w:type="dxa"/>
          </w:tcPr>
          <w:p w14:paraId="15A45B44" w14:textId="141AF0F4" w:rsidR="00E35F74" w:rsidRPr="00255658" w:rsidRDefault="00E35F74" w:rsidP="00E35F74">
            <w:pPr>
              <w:jc w:val="center"/>
              <w:rPr>
                <w:rFonts w:ascii="Times New Roman" w:hAnsi="Times New Roman" w:cs="Times New Roman"/>
                <w:b/>
                <w:sz w:val="20"/>
                <w:szCs w:val="20"/>
              </w:rPr>
            </w:pPr>
            <w:r w:rsidRPr="00255658">
              <w:rPr>
                <w:rFonts w:ascii="Times New Roman" w:hAnsi="Times New Roman" w:cs="Times New Roman"/>
                <w:b/>
                <w:sz w:val="20"/>
                <w:szCs w:val="20"/>
              </w:rPr>
              <w:t>Standardised measure(s) used</w:t>
            </w:r>
          </w:p>
        </w:tc>
        <w:tc>
          <w:tcPr>
            <w:tcW w:w="4500" w:type="dxa"/>
          </w:tcPr>
          <w:p w14:paraId="31068ED7" w14:textId="57A0953A" w:rsidR="00E35F74" w:rsidRPr="00255658" w:rsidRDefault="00E35F74" w:rsidP="00E35F74">
            <w:pPr>
              <w:jc w:val="center"/>
              <w:rPr>
                <w:rFonts w:ascii="Times New Roman" w:hAnsi="Times New Roman" w:cs="Times New Roman"/>
                <w:b/>
                <w:sz w:val="20"/>
                <w:szCs w:val="20"/>
              </w:rPr>
            </w:pPr>
            <w:r w:rsidRPr="00255658">
              <w:rPr>
                <w:rFonts w:ascii="Times New Roman" w:hAnsi="Times New Roman" w:cs="Times New Roman"/>
                <w:b/>
                <w:sz w:val="20"/>
                <w:szCs w:val="20"/>
              </w:rPr>
              <w:t>Results</w:t>
            </w:r>
          </w:p>
        </w:tc>
      </w:tr>
      <w:tr w:rsidR="00E35F74" w:rsidRPr="00255658" w14:paraId="67F2C964" w14:textId="16D9534B" w:rsidTr="00255658">
        <w:trPr>
          <w:trHeight w:val="1790"/>
        </w:trPr>
        <w:tc>
          <w:tcPr>
            <w:tcW w:w="1885" w:type="dxa"/>
          </w:tcPr>
          <w:p w14:paraId="72A80E63"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1080/1368282031000121651","ISBN":"1368-2822","ISSN":"13682822","PMID":"14578050","abstract":"BACKGROUND: Both direct (clinician to child) and indirect (clinician to carer) approaches are currently used in the management of children with language delay, but there is as yet little evidence about their relative effects or resource implications. AIMS: This research project compared the Hanen Parent Programme (HPP) in terms of its effectiveness and consequent suitability for an inner-city UK population with clinic-based, direct intervention. METHODS &amp; PROCEDURES: Thirty-seven children aged 2;06-3;06 years with a diagnosis of language impairment and their parents took part in the research project. The children were allocated on a geographical basis to receive therapy either as part of an HPP or in a clinic. Nineteen children and their families took part in one of the five Hanen groups that ran successively over 16 months; 18 children and their families received clinic-based intervention. The children's language was assessed using the PLS-3 (UK version) and from an analysis of audio-taped parent and child interaction at three assessment points, one pretherapy and two post-therapy over 12 months. Two parent language measures were also analysed. OUTCOMES &amp; RESULTS: Significant gains in language scores were shown by 71% of the children over 12 months. There were no statistically significant differences in child language scores between the two therapy groups at any assessment point. However, the HPP was twice as intensive (in terms of therapist time) as clinic therapy based on average group size, which has resource implications. CONCLUSIONS. Results suggest that there are parent and child factors that need consideration when choosing an appropriate intervention programme for a child with language impairment. Parental expectations, existing interaction style and the level of child language may be important influencing factors.","author":[{"dropping-particle":"","family":"Baxendale","given":"Janet","non-dropping-particle":"","parse-names":false,"suffix":""},{"dropping-particle":"","family":"Hesketh","given":"Anne","non-dropping-particle":"","parse-names":false,"suffix":""}],"container-title":"International Journal of Language and Communication Disorders","id":"ITEM-1","issue":"4","issued":{"date-parts":[["2003"]]},"page":"397-415","title":"Comparison of the effectiveness of the Hanen Parent Programme and traditional clinic therapy","type":"article-journal","volume":"38"},"uris":["http://www.mendeley.com/documents/?uuid=f5ba6cf8-fb4d-4526-b314-746e804ab250"]}],"mendeley":{"formattedCitation":"(Baxendale &amp; Hesketh, 2003)","manualFormatting":"Baxendale &amp; Hesketh (2003)","plainTextFormattedCitation":"(Baxendale &amp; Hesketh, 2003)","previouslyFormattedCitation":"(Baxendale &amp; Hesketh, 2003)"},"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Baxendale and Hesketh (2003)</w:t>
            </w:r>
            <w:r w:rsidRPr="00255658">
              <w:rPr>
                <w:rFonts w:ascii="Times New Roman" w:hAnsi="Times New Roman" w:cs="Times New Roman"/>
                <w:sz w:val="20"/>
                <w:szCs w:val="20"/>
              </w:rPr>
              <w:fldChar w:fldCharType="end"/>
            </w:r>
          </w:p>
        </w:tc>
        <w:tc>
          <w:tcPr>
            <w:tcW w:w="3316" w:type="dxa"/>
          </w:tcPr>
          <w:p w14:paraId="343CE5A6"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Non-randomized controlled trial</w:t>
            </w:r>
          </w:p>
          <w:p w14:paraId="1F42EA8C"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 xml:space="preserve">Approach: </w:t>
            </w:r>
            <w:r w:rsidRPr="00255658">
              <w:rPr>
                <w:rFonts w:ascii="Times New Roman" w:hAnsi="Times New Roman" w:cs="Times New Roman"/>
                <w:sz w:val="20"/>
                <w:szCs w:val="20"/>
              </w:rPr>
              <w:t>Child-led</w:t>
            </w:r>
          </w:p>
          <w:p w14:paraId="652CBD25"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Hanen Program</w:t>
            </w:r>
          </w:p>
          <w:p w14:paraId="00612ECE"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11 weeks treatment; 8 group sessions (2 hours 15 minutes/session) and 3 home visits</w:t>
            </w:r>
          </w:p>
        </w:tc>
        <w:tc>
          <w:tcPr>
            <w:tcW w:w="2250" w:type="dxa"/>
          </w:tcPr>
          <w:p w14:paraId="689A8892"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504CCA94" w14:textId="0D24D169"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Receptive and expressive language skills, MLU</w:t>
            </w:r>
          </w:p>
          <w:p w14:paraId="58825B7F" w14:textId="77777777" w:rsidR="00E35F74" w:rsidRPr="00255658" w:rsidRDefault="00E35F74" w:rsidP="00E35F74">
            <w:pPr>
              <w:rPr>
                <w:rFonts w:ascii="Times New Roman" w:hAnsi="Times New Roman" w:cs="Times New Roman"/>
                <w:sz w:val="20"/>
                <w:szCs w:val="20"/>
              </w:rPr>
            </w:pPr>
          </w:p>
          <w:p w14:paraId="2D04778B"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14CA029E" w14:textId="1F6AD8EE"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 language-modelling techniques</w:t>
            </w:r>
          </w:p>
        </w:tc>
        <w:tc>
          <w:tcPr>
            <w:tcW w:w="1890" w:type="dxa"/>
          </w:tcPr>
          <w:p w14:paraId="6110D63C"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5DF7A957"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LS-3-UK</w:t>
            </w:r>
          </w:p>
          <w:p w14:paraId="01285DE1" w14:textId="77777777" w:rsidR="00E35F74" w:rsidRPr="00255658" w:rsidRDefault="00E35F74" w:rsidP="00E35F74">
            <w:pPr>
              <w:rPr>
                <w:rFonts w:ascii="Times New Roman" w:hAnsi="Times New Roman" w:cs="Times New Roman"/>
                <w:sz w:val="20"/>
                <w:szCs w:val="20"/>
              </w:rPr>
            </w:pPr>
          </w:p>
          <w:p w14:paraId="285F20F1" w14:textId="77777777" w:rsidR="00E35F74" w:rsidRPr="00255658" w:rsidRDefault="00E35F74" w:rsidP="00E35F74">
            <w:pPr>
              <w:rPr>
                <w:rFonts w:ascii="Times New Roman" w:hAnsi="Times New Roman" w:cs="Times New Roman"/>
                <w:sz w:val="20"/>
                <w:szCs w:val="20"/>
              </w:rPr>
            </w:pPr>
          </w:p>
          <w:p w14:paraId="1943FDF1" w14:textId="77777777" w:rsidR="007D457D" w:rsidRPr="00255658" w:rsidRDefault="007D457D" w:rsidP="00E35F74">
            <w:pPr>
              <w:rPr>
                <w:rFonts w:ascii="Times New Roman" w:hAnsi="Times New Roman" w:cs="Times New Roman"/>
                <w:sz w:val="20"/>
                <w:szCs w:val="20"/>
              </w:rPr>
            </w:pPr>
          </w:p>
          <w:p w14:paraId="2806FB7C" w14:textId="7A89F334"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24D3115C" w14:textId="2EEA7B58"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4500" w:type="dxa"/>
          </w:tcPr>
          <w:p w14:paraId="4689B38D"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Children in both groups significantly improved their receptive and expressive abilities. The mean of parent </w:t>
            </w:r>
            <w:bookmarkStart w:id="2" w:name="_Hlk56762400"/>
            <w:r w:rsidRPr="00255658">
              <w:rPr>
                <w:rFonts w:ascii="Times New Roman" w:hAnsi="Times New Roman" w:cs="Times New Roman"/>
                <w:sz w:val="20"/>
                <w:szCs w:val="20"/>
              </w:rPr>
              <w:t>used of language-</w:t>
            </w:r>
            <w:proofErr w:type="spellStart"/>
            <w:r w:rsidRPr="00255658">
              <w:rPr>
                <w:rFonts w:ascii="Times New Roman" w:hAnsi="Times New Roman" w:cs="Times New Roman"/>
                <w:sz w:val="20"/>
                <w:szCs w:val="20"/>
              </w:rPr>
              <w:t>modeling</w:t>
            </w:r>
            <w:proofErr w:type="spellEnd"/>
            <w:r w:rsidRPr="00255658">
              <w:rPr>
                <w:rFonts w:ascii="Times New Roman" w:hAnsi="Times New Roman" w:cs="Times New Roman"/>
                <w:sz w:val="20"/>
                <w:szCs w:val="20"/>
              </w:rPr>
              <w:t xml:space="preserve"> techniques </w:t>
            </w:r>
            <w:bookmarkEnd w:id="2"/>
            <w:r w:rsidRPr="00255658">
              <w:rPr>
                <w:rFonts w:ascii="Times New Roman" w:hAnsi="Times New Roman" w:cs="Times New Roman"/>
                <w:sz w:val="20"/>
                <w:szCs w:val="20"/>
              </w:rPr>
              <w:t xml:space="preserve">was also increased pre and post-intervention for both groups </w:t>
            </w:r>
          </w:p>
          <w:p w14:paraId="7211C095" w14:textId="2BBA0E20"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 </w:t>
            </w:r>
          </w:p>
        </w:tc>
      </w:tr>
      <w:tr w:rsidR="00E35F74" w:rsidRPr="00255658" w14:paraId="4839FB9A" w14:textId="4F4472D0" w:rsidTr="00255658">
        <w:trPr>
          <w:trHeight w:val="2420"/>
        </w:trPr>
        <w:tc>
          <w:tcPr>
            <w:tcW w:w="1885" w:type="dxa"/>
          </w:tcPr>
          <w:p w14:paraId="6824F4CA"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1177/1053815115609384","ISBN":"1053815115","ISSN":"10538151","abstract":"A randomized control intervention study was conducted to evaluate the effects of the highly structured Heidelberg Parent-Based Language Intervention (HPLI). The outcomes of 43 children (n = 23 intervention, n = 20 control) who had been identified as late talkers during routine developmental check-ups carried out in pediatric practices at the age of 2 years were examined at 4 years 3 months of age. To address these results, we used standardized instruments to assess language and memory performance. At the age of 4 years, expressive language abilities did not differ as a function of the early language intervention. Results in language comprehension, phonological memory, and episodic buffer were significantly better in the intervention group than in the control group. These findings demonstrate the long-term effectiveness of the parent-based language intervention HPLI, and have practical implications for dealing with children with specific expressive language disorder (SELD).","author":[{"dropping-particle":"","family":"Buschmann","given":"A.","non-dropping-particle":"","parse-names":false,"suffix":""},{"dropping-particle":"","family":"Multhauf","given":"B.","non-dropping-particle":"","parse-names":false,"suffix":""},{"dropping-particle":"","family":"Hasselhorn","given":"M.","non-dropping-particle":"","parse-names":false,"suffix":""},{"dropping-particle":"","family":"Pietz","given":"J.","non-dropping-particle":"","parse-names":false,"suffix":""}],"container-title":"Journal of Early Intervention","id":"ITEM-1","issue":"3","issued":{"date-parts":[["2015"]]},"page":"175-189","title":"Long-Term Effects of a Parent-Based Language Intervention on Language Outcomes and Working Memory for Late-Talking Toddlers","type":"article-journal","volume":"37"},"uris":["http://www.mendeley.com/documents/?uuid=f5bd324f-4715-4055-bf06-4e265152a788"]},{"id":"ITEM-2","itemData":{"DOI":"10.1136/adc.2008.141572","ISBN":"0003-9888","ISSN":"00039888","PMID":"18703544","abstract":"OBJECTIVE: The aim of this randomised controlled trial was to evaluate the effectiveness of a short, highly structured parent based language intervention group programme for 2-year-old children with specific expressive language delay (SELD, without deficits in receptive language). METHODS: 61 children with SELD (mean age 24.7 months, SD 0.9) were selected between October 2003 and February 2006 during routine developmental check-ups in general paediatric practices, using a German parent-report screening questionnaire (adapted from the MacArthur Communicative Development Inventories). Standardised instruments were used to assess the language and non-verbal cognitive abilities of these children and of 36 other children with normal language development (reference group; mean age 24.6 months, SD 0.8). 58 children with SELD were sequentially randomly assigned to an intervention group (n = 29) or a 12-month waiting group (n = 29). In the intervention group, mothers participated in the 3-month Heidelberg Parent-based Language Intervention (HPLI). All children were reassessed 6 and 12 months after pretest. Assessors were blind to allocation and previous results. RESULTS: 47 children were included in the analysis. At the age of 3 years, 75% of the children in the intervention group showed normal expressive language abilities in contrast to 44% in the waiting group. Only 8% of the children in the intervention group versus 26% in the waiting group met the criteria for specific language impairment (t score &lt; or =35). CONCLUSIONS: By applying the short, highly structured HPLI in children with SELD, the rate of treatment for language impairment at the age of 3 years can be significantly reduced.","author":[{"dropping-particle":"","family":"Buschmann","given":"A.","non-dropping-particle":"","parse-names":false,"suffix":""},{"dropping-particle":"","family":"Jooss","given":"B.","non-dropping-particle":"","parse-names":false,"suffix":""},{"dropping-particle":"","family":"Rupp","given":"A.","non-dropping-particle":"","parse-names":false,"suffix":""},{"dropping-particle":"","family":"Feldhusen","given":"F.","non-dropping-particle":"","parse-names":false,"suffix":""},{"dropping-particle":"","family":"Pietz","given":"J.","non-dropping-particle":"","parse-names":false,"suffix":""},{"dropping-particle":"","family":"Philippi","given":"H.","non-dropping-particle":"","parse-names":false,"suffix":""}],"container-title":"Archives of Disease in Childhood","id":"ITEM-2","issue":"2","issued":{"date-parts":[["2009"]]},"page":"110-116","title":"Parent based language intervention for 2-year-old children with specific expressive language delay: A randomised controlled trial","type":"article-journal","volume":"94"},"uris":["http://www.mendeley.com/documents/?uuid=285993f9-601b-4338-9ab4-0f4c72652fe8"]}],"mendeley":{"formattedCitation":"(Buschmann et al., 2009, 2015)","manualFormatting":"Buschmann et al. (2009; 2015)"},"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Buschmann </w:t>
            </w:r>
            <w:r w:rsidRPr="00255658">
              <w:rPr>
                <w:rFonts w:ascii="Times New Roman" w:hAnsi="Times New Roman" w:cs="Times New Roman"/>
                <w:i/>
                <w:iCs/>
                <w:noProof/>
                <w:sz w:val="20"/>
                <w:szCs w:val="20"/>
              </w:rPr>
              <w:t>et al.</w:t>
            </w:r>
            <w:r w:rsidRPr="00255658">
              <w:rPr>
                <w:rFonts w:ascii="Times New Roman" w:hAnsi="Times New Roman" w:cs="Times New Roman"/>
                <w:noProof/>
                <w:sz w:val="20"/>
                <w:szCs w:val="20"/>
              </w:rPr>
              <w:t xml:space="preserve"> (2009; 2015)</w:t>
            </w:r>
            <w:r w:rsidRPr="00255658">
              <w:rPr>
                <w:rFonts w:ascii="Times New Roman" w:hAnsi="Times New Roman" w:cs="Times New Roman"/>
                <w:sz w:val="20"/>
                <w:szCs w:val="20"/>
              </w:rPr>
              <w:fldChar w:fldCharType="end"/>
            </w:r>
          </w:p>
        </w:tc>
        <w:tc>
          <w:tcPr>
            <w:tcW w:w="3316" w:type="dxa"/>
          </w:tcPr>
          <w:p w14:paraId="6CCFE610"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Randomised controlled trial</w:t>
            </w:r>
          </w:p>
          <w:p w14:paraId="7EB9D73D"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Approach: </w:t>
            </w:r>
            <w:r w:rsidRPr="00255658">
              <w:rPr>
                <w:rFonts w:ascii="Times New Roman" w:hAnsi="Times New Roman" w:cs="Times New Roman"/>
                <w:sz w:val="20"/>
                <w:szCs w:val="20"/>
              </w:rPr>
              <w:t>Child-led</w:t>
            </w:r>
          </w:p>
          <w:p w14:paraId="3A8340DD"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Heidelberg Parent-Based Language Intervention</w:t>
            </w:r>
          </w:p>
          <w:p w14:paraId="585C21F2"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xml:space="preserve"> 7 group sessions within 3 months (2 hours/session) and 1 session 6 months later (3 hours/session)</w:t>
            </w:r>
          </w:p>
        </w:tc>
        <w:tc>
          <w:tcPr>
            <w:tcW w:w="2250" w:type="dxa"/>
          </w:tcPr>
          <w:p w14:paraId="748ABAC1"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092B6B83"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Receptive and expressive language skills (2009); working memory (2015)</w:t>
            </w:r>
          </w:p>
          <w:p w14:paraId="61C83B8F" w14:textId="77777777" w:rsidR="00E35F74" w:rsidRPr="00255658" w:rsidRDefault="00E35F74" w:rsidP="00E35F74">
            <w:pPr>
              <w:rPr>
                <w:rFonts w:ascii="Times New Roman" w:hAnsi="Times New Roman" w:cs="Times New Roman"/>
                <w:sz w:val="20"/>
                <w:szCs w:val="20"/>
              </w:rPr>
            </w:pPr>
          </w:p>
          <w:p w14:paraId="59A1B4EA"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529D7EA2" w14:textId="2BA6584A" w:rsidR="00E35F74" w:rsidRPr="00255658" w:rsidRDefault="00E35F74" w:rsidP="00E35F74">
            <w:pPr>
              <w:jc w:val="both"/>
              <w:rPr>
                <w:rFonts w:ascii="Times New Roman" w:hAnsi="Times New Roman" w:cs="Times New Roman"/>
                <w:sz w:val="20"/>
                <w:szCs w:val="20"/>
              </w:rPr>
            </w:pPr>
            <w:r w:rsidRPr="00255658">
              <w:rPr>
                <w:rFonts w:ascii="Times New Roman" w:hAnsi="Times New Roman" w:cs="Times New Roman"/>
                <w:sz w:val="20"/>
                <w:szCs w:val="20"/>
              </w:rPr>
              <w:t>NA</w:t>
            </w:r>
          </w:p>
        </w:tc>
        <w:tc>
          <w:tcPr>
            <w:tcW w:w="1890" w:type="dxa"/>
          </w:tcPr>
          <w:p w14:paraId="2795DC36"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3B2DC87A"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DI-German, SETK (2009); AWST-R, K-ABC (2015)</w:t>
            </w:r>
          </w:p>
          <w:p w14:paraId="6670C763" w14:textId="77777777" w:rsidR="00E35F74" w:rsidRPr="00255658" w:rsidRDefault="00E35F74" w:rsidP="00E35F74">
            <w:pPr>
              <w:rPr>
                <w:rFonts w:ascii="Times New Roman" w:hAnsi="Times New Roman" w:cs="Times New Roman"/>
                <w:sz w:val="20"/>
                <w:szCs w:val="20"/>
              </w:rPr>
            </w:pPr>
          </w:p>
          <w:p w14:paraId="0F9DFD5B" w14:textId="77777777" w:rsidR="00E35F74" w:rsidRPr="00255658" w:rsidRDefault="00E35F74" w:rsidP="00E35F74">
            <w:pPr>
              <w:rPr>
                <w:rFonts w:ascii="Times New Roman" w:hAnsi="Times New Roman" w:cs="Times New Roman"/>
                <w:sz w:val="20"/>
                <w:szCs w:val="20"/>
              </w:rPr>
            </w:pPr>
          </w:p>
          <w:p w14:paraId="3B0D3E1C"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7F0FF838" w14:textId="06149EE7" w:rsidR="00E35F74" w:rsidRPr="00255658" w:rsidRDefault="00E35F74" w:rsidP="00E35F74">
            <w:pPr>
              <w:jc w:val="both"/>
              <w:rPr>
                <w:rFonts w:ascii="Times New Roman" w:hAnsi="Times New Roman" w:cs="Times New Roman"/>
                <w:sz w:val="20"/>
                <w:szCs w:val="20"/>
              </w:rPr>
            </w:pPr>
            <w:r w:rsidRPr="00255658">
              <w:rPr>
                <w:rFonts w:ascii="Times New Roman" w:hAnsi="Times New Roman" w:cs="Times New Roman"/>
                <w:sz w:val="20"/>
                <w:szCs w:val="20"/>
              </w:rPr>
              <w:t>NA</w:t>
            </w:r>
          </w:p>
        </w:tc>
        <w:tc>
          <w:tcPr>
            <w:tcW w:w="4500" w:type="dxa"/>
          </w:tcPr>
          <w:p w14:paraId="1BBCBCAA" w14:textId="77777777" w:rsidR="00E35F74" w:rsidRPr="00255658" w:rsidRDefault="00E35F74" w:rsidP="00E35F74">
            <w:pPr>
              <w:jc w:val="both"/>
              <w:rPr>
                <w:rFonts w:ascii="Times New Roman" w:hAnsi="Times New Roman" w:cs="Times New Roman"/>
                <w:sz w:val="20"/>
                <w:szCs w:val="20"/>
              </w:rPr>
            </w:pPr>
            <w:r w:rsidRPr="00255658">
              <w:rPr>
                <w:rFonts w:ascii="Times New Roman" w:hAnsi="Times New Roman" w:cs="Times New Roman"/>
                <w:sz w:val="20"/>
                <w:szCs w:val="20"/>
              </w:rPr>
              <w:t xml:space="preserve">Children in the intervention group showed a higher gain in all language measures than children in the delayed treatment group. </w:t>
            </w:r>
          </w:p>
          <w:p w14:paraId="329E93D6" w14:textId="02A98FAB" w:rsidR="00E35F74" w:rsidRPr="00255658" w:rsidRDefault="00E35F74" w:rsidP="00E35F74">
            <w:pPr>
              <w:jc w:val="both"/>
              <w:rPr>
                <w:rFonts w:ascii="Times New Roman" w:hAnsi="Times New Roman" w:cs="Times New Roman"/>
                <w:sz w:val="20"/>
                <w:szCs w:val="20"/>
              </w:rPr>
            </w:pPr>
            <w:r w:rsidRPr="00255658">
              <w:rPr>
                <w:rFonts w:ascii="Times New Roman" w:hAnsi="Times New Roman" w:cs="Times New Roman"/>
                <w:sz w:val="20"/>
                <w:szCs w:val="20"/>
              </w:rPr>
              <w:t>Twelve months after pre-test, 75% of children in the PILI group, 43.5% children in the delayed treatment group, and all children in the typical language group have normal language skills (2009)</w:t>
            </w:r>
          </w:p>
          <w:p w14:paraId="20059367" w14:textId="089A3690" w:rsidR="00E35F74" w:rsidRPr="00255658" w:rsidRDefault="00E35F74" w:rsidP="00E35F74">
            <w:pPr>
              <w:jc w:val="both"/>
              <w:rPr>
                <w:rFonts w:ascii="Times New Roman" w:hAnsi="Times New Roman" w:cs="Times New Roman"/>
                <w:sz w:val="20"/>
                <w:szCs w:val="20"/>
              </w:rPr>
            </w:pPr>
            <w:r w:rsidRPr="00255658">
              <w:rPr>
                <w:rFonts w:ascii="Times New Roman" w:hAnsi="Times New Roman" w:cs="Times New Roman"/>
                <w:sz w:val="20"/>
                <w:szCs w:val="20"/>
              </w:rPr>
              <w:t xml:space="preserve">Children in the PILI group </w:t>
            </w:r>
            <w:bookmarkStart w:id="3" w:name="_Hlk56761623"/>
            <w:r w:rsidRPr="00255658">
              <w:rPr>
                <w:rFonts w:ascii="Times New Roman" w:hAnsi="Times New Roman" w:cs="Times New Roman"/>
                <w:sz w:val="20"/>
                <w:szCs w:val="20"/>
              </w:rPr>
              <w:t>had significantly better language comprehension, phonological memory, and episodic buffer than in the control group</w:t>
            </w:r>
            <w:bookmarkEnd w:id="3"/>
            <w:r w:rsidRPr="00255658">
              <w:rPr>
                <w:rFonts w:ascii="Times New Roman" w:hAnsi="Times New Roman" w:cs="Times New Roman"/>
                <w:sz w:val="20"/>
                <w:szCs w:val="20"/>
              </w:rPr>
              <w:t xml:space="preserve"> (2015)</w:t>
            </w:r>
          </w:p>
        </w:tc>
      </w:tr>
      <w:tr w:rsidR="00E35F74" w:rsidRPr="00255658" w14:paraId="4628216F" w14:textId="5432E5F0" w:rsidTr="009C7C2A">
        <w:trPr>
          <w:trHeight w:val="1340"/>
        </w:trPr>
        <w:tc>
          <w:tcPr>
            <w:tcW w:w="1885" w:type="dxa"/>
          </w:tcPr>
          <w:p w14:paraId="73760E52" w14:textId="77777777" w:rsidR="00E35F74" w:rsidRPr="00255658" w:rsidRDefault="00E35F74" w:rsidP="00E35F74">
            <w:pPr>
              <w:rPr>
                <w:rFonts w:ascii="Times New Roman" w:hAnsi="Times New Roman" w:cs="Times New Roman"/>
                <w:b/>
                <w:sz w:val="20"/>
                <w:szCs w:val="20"/>
              </w:rPr>
            </w:pPr>
            <w:r w:rsidRPr="00255658">
              <w:rPr>
                <w:rFonts w:ascii="Times New Roman" w:hAnsi="Times New Roman" w:cs="Times New Roman"/>
                <w:b/>
                <w:sz w:val="20"/>
                <w:szCs w:val="20"/>
              </w:rPr>
              <w:fldChar w:fldCharType="begin" w:fldLock="1"/>
            </w:r>
            <w:r w:rsidRPr="00255658">
              <w:rPr>
                <w:rFonts w:ascii="Times New Roman" w:hAnsi="Times New Roman" w:cs="Times New Roman"/>
                <w:b/>
                <w:sz w:val="20"/>
                <w:szCs w:val="20"/>
              </w:rPr>
              <w:instrText>ADDIN CSL_CITATION {"citationItems":[{"id":"ITEM-1","itemData":{"DOI":"10.3109/13682829409041488","ISBN":"0963-7273","ISSN":"14606984","PMID":"7865920","abstract":"Mothers of children randomly allocated to an experimental group attended fortnightly group parental language training sessions, over a 6-month period. Mothers of children allocated to a matched no intervention control group received no special attention. The results showed significantly greater gains in the expressive language skills of the experimental group compared to the control group. A second experiment was designed to compare the parental involvement approach with direct, individual treatment and to clarify the role of non-specific 'Hawthorne-type' effects. The experimental group mothers attended parental language training sessions, as above. The parental control group mothers also attended training sessions, with the emphasis on general learning skills rather than language. A third group of children received individual, direct speech and language therapy. Results showed significantly greater language gains in the parental language training group and in the individual group in comparison with the non-specific training group. The two former groups did not differ significantly, indicating that, for these groups and this methodology, parental language training is as effective as individual speech and language therapy. The results also indicate that the effectiveness of the parental involvement approach cannot be accounted for by non-specific factors. The research findings are discussed, together with the professional implications of the study and recommendations for further research.","author":[{"dropping-particle":"","family":"Gibbard","given":"Deborah","non-dropping-particle":"","parse-names":false,"suffix":""}],"container-title":"International Journal of Language &amp; Communication Disorders","id":"ITEM-1","issue":"2","issued":{"date-parts":[["1994"]]},"page":"131-150","title":"Parental‐based intervention with pre‐school language‐delayed children","type":"article-journal","volume":"29"},"uris":["http://www.mendeley.com/documents/?uuid=8cb0011d-cc5e-41f2-83b0-3dc3b46aec75"]}],"mendeley":{"formattedCitation":"(Gibbard, 1994)","manualFormatting":"Gibbard (1994)","plainTextFormattedCitation":"(Gibbard, 1994)","previouslyFormattedCitation":"(Gibbard, 1994)"},"properties":{"noteIndex":0},"schema":"https://github.com/citation-style-language/schema/raw/master/csl-citation.json"}</w:instrText>
            </w:r>
            <w:r w:rsidRPr="00255658">
              <w:rPr>
                <w:rFonts w:ascii="Times New Roman" w:hAnsi="Times New Roman" w:cs="Times New Roman"/>
                <w:b/>
                <w:sz w:val="20"/>
                <w:szCs w:val="20"/>
              </w:rPr>
              <w:fldChar w:fldCharType="separate"/>
            </w:r>
            <w:r w:rsidRPr="00255658">
              <w:rPr>
                <w:rFonts w:ascii="Times New Roman" w:hAnsi="Times New Roman" w:cs="Times New Roman"/>
                <w:noProof/>
                <w:sz w:val="20"/>
                <w:szCs w:val="20"/>
              </w:rPr>
              <w:t>Gibbard (1994)</w:t>
            </w:r>
            <w:r w:rsidRPr="00255658">
              <w:rPr>
                <w:rFonts w:ascii="Times New Roman" w:hAnsi="Times New Roman" w:cs="Times New Roman"/>
                <w:b/>
                <w:sz w:val="20"/>
                <w:szCs w:val="20"/>
              </w:rPr>
              <w:fldChar w:fldCharType="end"/>
            </w:r>
            <w:r w:rsidRPr="00255658">
              <w:rPr>
                <w:rFonts w:ascii="Times New Roman" w:hAnsi="Times New Roman" w:cs="Times New Roman"/>
                <w:b/>
                <w:sz w:val="20"/>
                <w:szCs w:val="20"/>
              </w:rPr>
              <w:t xml:space="preserve">, </w:t>
            </w:r>
            <w:r w:rsidRPr="00255658">
              <w:rPr>
                <w:rFonts w:ascii="Times New Roman" w:hAnsi="Times New Roman" w:cs="Times New Roman"/>
                <w:sz w:val="20"/>
                <w:szCs w:val="20"/>
              </w:rPr>
              <w:t>Experiment 1</w:t>
            </w:r>
          </w:p>
        </w:tc>
        <w:tc>
          <w:tcPr>
            <w:tcW w:w="3316" w:type="dxa"/>
          </w:tcPr>
          <w:p w14:paraId="131055A8"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Randomised controlled trial</w:t>
            </w:r>
          </w:p>
          <w:p w14:paraId="74B2B6DD"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Approach: </w:t>
            </w:r>
            <w:r w:rsidRPr="00255658">
              <w:rPr>
                <w:rFonts w:ascii="Times New Roman" w:hAnsi="Times New Roman" w:cs="Times New Roman"/>
                <w:sz w:val="20"/>
                <w:szCs w:val="20"/>
              </w:rPr>
              <w:t>Adult-led</w:t>
            </w:r>
            <w:r w:rsidRPr="00255658">
              <w:rPr>
                <w:rFonts w:ascii="Times New Roman" w:hAnsi="Times New Roman" w:cs="Times New Roman"/>
                <w:i/>
                <w:sz w:val="20"/>
                <w:szCs w:val="20"/>
              </w:rPr>
              <w:t xml:space="preserve"> </w:t>
            </w:r>
          </w:p>
          <w:p w14:paraId="071E3C44"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Parent Based Intervention</w:t>
            </w:r>
          </w:p>
          <w:p w14:paraId="2DFAB979"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6 months treatment; 11 group sessions once a fortnight (60-90 minutes/session)</w:t>
            </w:r>
          </w:p>
        </w:tc>
        <w:tc>
          <w:tcPr>
            <w:tcW w:w="2250" w:type="dxa"/>
          </w:tcPr>
          <w:p w14:paraId="6020B884"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026CE29A" w14:textId="77777777" w:rsidR="009C7C2A"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Receptive and expressive language skills, MLU, grammatical ability, expressive vocabulary</w:t>
            </w:r>
          </w:p>
          <w:p w14:paraId="2C945C3E" w14:textId="77777777" w:rsidR="009C7C2A" w:rsidRPr="00255658" w:rsidRDefault="009C7C2A" w:rsidP="00E35F74">
            <w:pPr>
              <w:rPr>
                <w:rFonts w:ascii="Times New Roman" w:hAnsi="Times New Roman" w:cs="Times New Roman"/>
                <w:sz w:val="20"/>
                <w:szCs w:val="20"/>
              </w:rPr>
            </w:pPr>
          </w:p>
          <w:p w14:paraId="474E1311" w14:textId="3CEB5E7B" w:rsidR="009C7C2A" w:rsidRPr="00255658" w:rsidRDefault="009C7C2A"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360D2543" w14:textId="070079E9" w:rsidR="00E35F74" w:rsidRPr="00255658" w:rsidRDefault="009C7C2A" w:rsidP="00E35F74">
            <w:pPr>
              <w:rPr>
                <w:rFonts w:ascii="Times New Roman" w:hAnsi="Times New Roman" w:cs="Times New Roman"/>
                <w:sz w:val="20"/>
                <w:szCs w:val="20"/>
              </w:rPr>
            </w:pPr>
            <w:r w:rsidRPr="00255658">
              <w:rPr>
                <w:rFonts w:ascii="Times New Roman" w:hAnsi="Times New Roman" w:cs="Times New Roman"/>
                <w:sz w:val="20"/>
                <w:szCs w:val="20"/>
              </w:rPr>
              <w:t>NA</w:t>
            </w:r>
            <w:r w:rsidR="00E35F74" w:rsidRPr="00255658">
              <w:rPr>
                <w:rFonts w:ascii="Times New Roman" w:hAnsi="Times New Roman" w:cs="Times New Roman"/>
                <w:sz w:val="20"/>
                <w:szCs w:val="20"/>
              </w:rPr>
              <w:t xml:space="preserve"> </w:t>
            </w:r>
          </w:p>
        </w:tc>
        <w:tc>
          <w:tcPr>
            <w:tcW w:w="1890" w:type="dxa"/>
          </w:tcPr>
          <w:p w14:paraId="3A655089"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2F689CB3" w14:textId="4AF53F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RDLS, </w:t>
            </w:r>
            <w:proofErr w:type="spellStart"/>
            <w:r w:rsidRPr="00255658">
              <w:rPr>
                <w:rFonts w:ascii="Times New Roman" w:hAnsi="Times New Roman" w:cs="Times New Roman"/>
                <w:sz w:val="20"/>
                <w:szCs w:val="20"/>
              </w:rPr>
              <w:t>Renfew</w:t>
            </w:r>
            <w:proofErr w:type="spellEnd"/>
            <w:r w:rsidRPr="00255658">
              <w:rPr>
                <w:rFonts w:ascii="Times New Roman" w:hAnsi="Times New Roman" w:cs="Times New Roman"/>
                <w:sz w:val="20"/>
                <w:szCs w:val="20"/>
              </w:rPr>
              <w:t xml:space="preserve"> Action Picture Test, DLS</w:t>
            </w:r>
            <w:r w:rsidR="00A268CB" w:rsidRPr="00255658">
              <w:rPr>
                <w:rFonts w:ascii="Times New Roman" w:hAnsi="Times New Roman" w:cs="Times New Roman"/>
                <w:sz w:val="20"/>
                <w:szCs w:val="20"/>
              </w:rPr>
              <w:t>PT</w:t>
            </w:r>
          </w:p>
          <w:p w14:paraId="30DED751" w14:textId="77777777" w:rsidR="009C7C2A" w:rsidRPr="00255658" w:rsidRDefault="009C7C2A" w:rsidP="00E35F74">
            <w:pPr>
              <w:rPr>
                <w:rFonts w:ascii="Times New Roman" w:hAnsi="Times New Roman" w:cs="Times New Roman"/>
                <w:sz w:val="20"/>
                <w:szCs w:val="20"/>
              </w:rPr>
            </w:pPr>
          </w:p>
          <w:p w14:paraId="75A717A8" w14:textId="77777777" w:rsidR="009C7C2A" w:rsidRPr="00255658" w:rsidRDefault="009C7C2A" w:rsidP="00E35F74">
            <w:pPr>
              <w:rPr>
                <w:rFonts w:ascii="Times New Roman" w:hAnsi="Times New Roman" w:cs="Times New Roman"/>
                <w:sz w:val="20"/>
                <w:szCs w:val="20"/>
              </w:rPr>
            </w:pPr>
          </w:p>
          <w:p w14:paraId="64D554C3" w14:textId="77777777" w:rsidR="009C7C2A" w:rsidRPr="00255658" w:rsidRDefault="009C7C2A" w:rsidP="00E35F74">
            <w:pPr>
              <w:rPr>
                <w:rFonts w:ascii="Times New Roman" w:hAnsi="Times New Roman" w:cs="Times New Roman"/>
                <w:sz w:val="20"/>
                <w:szCs w:val="20"/>
              </w:rPr>
            </w:pPr>
          </w:p>
          <w:p w14:paraId="7AA881F1" w14:textId="52A37BE8" w:rsidR="009C7C2A" w:rsidRPr="00255658" w:rsidRDefault="009C7C2A"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315B5481" w14:textId="3BF0633E" w:rsidR="009C7C2A" w:rsidRPr="00255658" w:rsidRDefault="009C7C2A"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4500" w:type="dxa"/>
          </w:tcPr>
          <w:p w14:paraId="150991F0" w14:textId="1F2BE02C"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Children in the PILI group showed greater gain than children in the no-treatment group in all standardise and informal language measures. </w:t>
            </w:r>
          </w:p>
        </w:tc>
      </w:tr>
      <w:tr w:rsidR="00E35F74" w:rsidRPr="00255658" w14:paraId="27E0549E" w14:textId="43C2A4A1" w:rsidTr="00255658">
        <w:trPr>
          <w:trHeight w:val="2150"/>
        </w:trPr>
        <w:tc>
          <w:tcPr>
            <w:tcW w:w="1885" w:type="dxa"/>
          </w:tcPr>
          <w:p w14:paraId="0C9775A5"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lastRenderedPageBreak/>
              <w:fldChar w:fldCharType="begin" w:fldLock="1"/>
            </w:r>
            <w:r w:rsidRPr="00255658">
              <w:rPr>
                <w:rFonts w:ascii="Times New Roman" w:hAnsi="Times New Roman" w:cs="Times New Roman"/>
                <w:sz w:val="20"/>
                <w:szCs w:val="20"/>
              </w:rPr>
              <w:instrText>ADDIN CSL_CITATION {"citationItems":[{"id":"ITEM-1","itemData":{"DOI":"10.3109/13682829409041488","ISBN":"0963-7273","ISSN":"14606984","PMID":"7865920","abstract":"Mothers of children randomly allocated to an experimental group attended fortnightly group parental language training sessions, over a 6-month period. Mothers of children allocated to a matched no intervention control group received no special attention. The results showed significantly greater gains in the expressive language skills of the experimental group compared to the control group. A second experiment was designed to compare the parental involvement approach with direct, individual treatment and to clarify the role of non-specific 'Hawthorne-type' effects. The experimental group mothers attended parental language training sessions, as above. The parental control group mothers also attended training sessions, with the emphasis on general learning skills rather than language. A third group of children received individual, direct speech and language therapy. Results showed significantly greater language gains in the parental language training group and in the individual group in comparison with the non-specific training group. The two former groups did not differ significantly, indicating that, for these groups and this methodology, parental language training is as effective as individual speech and language therapy. The results also indicate that the effectiveness of the parental involvement approach cannot be accounted for by non-specific factors. The research findings are discussed, together with the professional implications of the study and recommendations for further research.","author":[{"dropping-particle":"","family":"Gibbard","given":"Deborah","non-dropping-particle":"","parse-names":false,"suffix":""}],"container-title":"International Journal of Language &amp; Communication Disorders","id":"ITEM-1","issue":"2","issued":{"date-parts":[["1994"]]},"page":"131-150","title":"Parental‐based intervention with pre‐school language‐delayed children","type":"article-journal","volume":"29"},"uris":["http://www.mendeley.com/documents/?uuid=8cb0011d-cc5e-41f2-83b0-3dc3b46aec75"]}],"mendeley":{"formattedCitation":"(Gibbard, 1994)","manualFormatting":"Gibbard (1994)","plainTextFormattedCitation":"(Gibbard, 1994)","previouslyFormattedCitation":"(Gibbard, 1994)"},"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Gibbard (1994)</w:t>
            </w:r>
            <w:r w:rsidRPr="00255658">
              <w:rPr>
                <w:rFonts w:ascii="Times New Roman" w:hAnsi="Times New Roman" w:cs="Times New Roman"/>
                <w:sz w:val="20"/>
                <w:szCs w:val="20"/>
              </w:rPr>
              <w:fldChar w:fldCharType="end"/>
            </w:r>
            <w:r w:rsidRPr="00255658">
              <w:rPr>
                <w:rFonts w:ascii="Times New Roman" w:hAnsi="Times New Roman" w:cs="Times New Roman"/>
                <w:sz w:val="20"/>
                <w:szCs w:val="20"/>
              </w:rPr>
              <w:t>, Experiment 2</w:t>
            </w:r>
          </w:p>
        </w:tc>
        <w:tc>
          <w:tcPr>
            <w:tcW w:w="3316" w:type="dxa"/>
          </w:tcPr>
          <w:p w14:paraId="2988F802"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Randomised controlled trial</w:t>
            </w:r>
          </w:p>
          <w:p w14:paraId="069F3FFE"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Approach: </w:t>
            </w:r>
            <w:r w:rsidRPr="00255658">
              <w:rPr>
                <w:rFonts w:ascii="Times New Roman" w:hAnsi="Times New Roman" w:cs="Times New Roman"/>
                <w:sz w:val="20"/>
                <w:szCs w:val="20"/>
              </w:rPr>
              <w:t>Adult-led</w:t>
            </w:r>
            <w:r w:rsidRPr="00255658">
              <w:rPr>
                <w:rFonts w:ascii="Times New Roman" w:hAnsi="Times New Roman" w:cs="Times New Roman"/>
                <w:i/>
                <w:sz w:val="20"/>
                <w:szCs w:val="20"/>
              </w:rPr>
              <w:t xml:space="preserve"> </w:t>
            </w:r>
          </w:p>
          <w:p w14:paraId="2666AFE4"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Parent Based Intervention</w:t>
            </w:r>
          </w:p>
          <w:p w14:paraId="4C7695A5"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6 months treatment; 11 group sessions once a fortnight (60-90 minutes/session)</w:t>
            </w:r>
          </w:p>
        </w:tc>
        <w:tc>
          <w:tcPr>
            <w:tcW w:w="2250" w:type="dxa"/>
          </w:tcPr>
          <w:p w14:paraId="3F6049B1"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6BF7D51A"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Receptive and expressive language skills, MLU, grammatical ability, expressive vocabulary </w:t>
            </w:r>
          </w:p>
          <w:p w14:paraId="5CF7107A" w14:textId="77777777" w:rsidR="009C7C2A" w:rsidRPr="00255658" w:rsidRDefault="009C7C2A" w:rsidP="00E35F74">
            <w:pPr>
              <w:rPr>
                <w:rFonts w:ascii="Times New Roman" w:hAnsi="Times New Roman" w:cs="Times New Roman"/>
                <w:sz w:val="20"/>
                <w:szCs w:val="20"/>
              </w:rPr>
            </w:pPr>
          </w:p>
          <w:p w14:paraId="1AA2858A" w14:textId="02965993"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1745AAFA" w14:textId="67E9C9E9"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1890" w:type="dxa"/>
          </w:tcPr>
          <w:p w14:paraId="0EF3D420"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3B1D995B" w14:textId="6E408E35"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RDLS, </w:t>
            </w:r>
            <w:proofErr w:type="spellStart"/>
            <w:r w:rsidRPr="00255658">
              <w:rPr>
                <w:rFonts w:ascii="Times New Roman" w:hAnsi="Times New Roman" w:cs="Times New Roman"/>
                <w:sz w:val="20"/>
                <w:szCs w:val="20"/>
              </w:rPr>
              <w:t>Renfew</w:t>
            </w:r>
            <w:proofErr w:type="spellEnd"/>
            <w:r w:rsidRPr="00255658">
              <w:rPr>
                <w:rFonts w:ascii="Times New Roman" w:hAnsi="Times New Roman" w:cs="Times New Roman"/>
                <w:sz w:val="20"/>
                <w:szCs w:val="20"/>
              </w:rPr>
              <w:t xml:space="preserve"> Action Picture Test, DLS</w:t>
            </w:r>
            <w:r w:rsidR="00A268CB" w:rsidRPr="00255658">
              <w:rPr>
                <w:rFonts w:ascii="Times New Roman" w:hAnsi="Times New Roman" w:cs="Times New Roman"/>
                <w:sz w:val="20"/>
                <w:szCs w:val="20"/>
              </w:rPr>
              <w:t>PT</w:t>
            </w:r>
          </w:p>
          <w:p w14:paraId="799107B4" w14:textId="77777777" w:rsidR="00E35F74" w:rsidRPr="00255658" w:rsidRDefault="00E35F74" w:rsidP="00E35F74">
            <w:pPr>
              <w:rPr>
                <w:rFonts w:ascii="Times New Roman" w:hAnsi="Times New Roman" w:cs="Times New Roman"/>
                <w:sz w:val="20"/>
                <w:szCs w:val="20"/>
              </w:rPr>
            </w:pPr>
          </w:p>
          <w:p w14:paraId="4BE187D1" w14:textId="77777777" w:rsidR="00E35F74" w:rsidRPr="00255658" w:rsidRDefault="00E35F74" w:rsidP="00E35F74">
            <w:pPr>
              <w:rPr>
                <w:rFonts w:ascii="Times New Roman" w:hAnsi="Times New Roman" w:cs="Times New Roman"/>
                <w:sz w:val="20"/>
                <w:szCs w:val="20"/>
              </w:rPr>
            </w:pPr>
          </w:p>
          <w:p w14:paraId="6A9B87A9" w14:textId="77777777" w:rsidR="009C7C2A" w:rsidRPr="00255658" w:rsidRDefault="009C7C2A" w:rsidP="00E35F74">
            <w:pPr>
              <w:rPr>
                <w:rFonts w:ascii="Times New Roman" w:hAnsi="Times New Roman" w:cs="Times New Roman"/>
                <w:sz w:val="20"/>
                <w:szCs w:val="20"/>
              </w:rPr>
            </w:pPr>
          </w:p>
          <w:p w14:paraId="12678411" w14:textId="0D3FFB62"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66BD03AC" w14:textId="28424171"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4500" w:type="dxa"/>
          </w:tcPr>
          <w:p w14:paraId="37A8DF03" w14:textId="179B3778" w:rsidR="00D720D6" w:rsidRPr="00255658" w:rsidRDefault="00E35F74" w:rsidP="00D720D6">
            <w:pPr>
              <w:rPr>
                <w:rFonts w:ascii="Times New Roman" w:hAnsi="Times New Roman" w:cs="Times New Roman"/>
                <w:sz w:val="20"/>
                <w:szCs w:val="20"/>
              </w:rPr>
            </w:pPr>
            <w:r w:rsidRPr="00255658">
              <w:rPr>
                <w:rFonts w:ascii="Times New Roman" w:hAnsi="Times New Roman" w:cs="Times New Roman"/>
                <w:sz w:val="20"/>
                <w:szCs w:val="20"/>
              </w:rPr>
              <w:t xml:space="preserve">PILI is shown to be as effective as direct therapy based on standardise and informal language measures. </w:t>
            </w:r>
            <w:r w:rsidR="00D720D6" w:rsidRPr="00255658">
              <w:rPr>
                <w:rFonts w:ascii="Times New Roman" w:hAnsi="Times New Roman" w:cs="Times New Roman"/>
                <w:sz w:val="20"/>
                <w:szCs w:val="20"/>
              </w:rPr>
              <w:t xml:space="preserve">Language gains among LTs’ in </w:t>
            </w:r>
            <w:r w:rsidR="00D720D6" w:rsidRPr="00255658">
              <w:rPr>
                <w:rFonts w:ascii="Times New Roman" w:hAnsi="Times New Roman" w:cs="Times New Roman"/>
                <w:sz w:val="20"/>
                <w:szCs w:val="20"/>
              </w:rPr>
              <w:t>PILI</w:t>
            </w:r>
            <w:r w:rsidR="00D720D6" w:rsidRPr="00255658">
              <w:rPr>
                <w:rFonts w:ascii="Times New Roman" w:hAnsi="Times New Roman" w:cs="Times New Roman"/>
                <w:sz w:val="20"/>
                <w:szCs w:val="20"/>
              </w:rPr>
              <w:t xml:space="preserve"> group </w:t>
            </w:r>
            <w:r w:rsidR="00D720D6" w:rsidRPr="00255658">
              <w:rPr>
                <w:rFonts w:ascii="Times New Roman" w:hAnsi="Times New Roman" w:cs="Times New Roman"/>
                <w:sz w:val="20"/>
                <w:szCs w:val="20"/>
              </w:rPr>
              <w:t xml:space="preserve">however, </w:t>
            </w:r>
            <w:r w:rsidR="00D720D6" w:rsidRPr="00255658">
              <w:rPr>
                <w:rFonts w:ascii="Times New Roman" w:hAnsi="Times New Roman" w:cs="Times New Roman"/>
                <w:sz w:val="20"/>
                <w:szCs w:val="20"/>
              </w:rPr>
              <w:t xml:space="preserve">was not significantly greater than the gains made by LTs’ in </w:t>
            </w:r>
            <w:r w:rsidR="00D720D6" w:rsidRPr="00255658">
              <w:rPr>
                <w:rFonts w:ascii="Times New Roman" w:hAnsi="Times New Roman" w:cs="Times New Roman"/>
                <w:sz w:val="20"/>
                <w:szCs w:val="20"/>
              </w:rPr>
              <w:t>direct</w:t>
            </w:r>
            <w:r w:rsidR="00D720D6" w:rsidRPr="00255658">
              <w:rPr>
                <w:rFonts w:ascii="Times New Roman" w:hAnsi="Times New Roman" w:cs="Times New Roman"/>
                <w:sz w:val="20"/>
                <w:szCs w:val="20"/>
              </w:rPr>
              <w:t xml:space="preserve"> therapy group.</w:t>
            </w:r>
          </w:p>
          <w:p w14:paraId="79BC79A0" w14:textId="1F771D39" w:rsidR="00E35F74" w:rsidRPr="00255658" w:rsidRDefault="00E35F74" w:rsidP="00E35F74">
            <w:pPr>
              <w:rPr>
                <w:rFonts w:ascii="Times New Roman" w:hAnsi="Times New Roman" w:cs="Times New Roman"/>
                <w:sz w:val="20"/>
                <w:szCs w:val="20"/>
              </w:rPr>
            </w:pPr>
          </w:p>
        </w:tc>
      </w:tr>
      <w:tr w:rsidR="00E35F74" w:rsidRPr="00255658" w14:paraId="097BC7A9" w14:textId="3945AA46" w:rsidTr="00255658">
        <w:trPr>
          <w:trHeight w:val="2051"/>
        </w:trPr>
        <w:tc>
          <w:tcPr>
            <w:tcW w:w="1885" w:type="dxa"/>
          </w:tcPr>
          <w:p w14:paraId="641AF714"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1080/13682820310001618839","ISBN":"1368-2822","ISSN":"13682822","PMID":"15204453","abstract":"BACKGROUND: Parents and professionals can both play a role in improving children's expressive language development and a number of alternative models of delivery exist that involve different levels of input by these two groups. However, these alternative treatments have not been subject to rigorous comparative analysis in terms of both cost and clinical effectiveness.\\n\\nAIMS: To compare, from the viewpoint of the healthcare provider, parent-based intervention (PBI) for preschool children presenting with expressive language delay with current practice observed in an actual healthcare setting where parents of the child follow a professional's advice on a review basis.\\n\\nMETHODS &amp; PROCEDURES: Two groups of children were compared on a variety of expressive and receptive language assessment measures. One group (n=10) received standard individual general care. The comparison group (n=12) received PBI.\\n\\nOUTCOMES &amp; RESULTS: After the 6-month study, the results indicated that children who received PBI made significantly greater language gains that children who received current practice. In addition, a cost-effective analysis was conducted. This showed that although the language gains delivered by PBI did incur some additional costs for the healthcare provider, there was no significant increase in cost per outcome gain over general care.\\n\\nCONCLUSIONS: Options in the implementation of PBI are discussed that could potentially save costs for the healthcare providers and increase the value of a PBI-based approach.","author":[{"dropping-particle":"","family":"Gibbard","given":"Deborah","non-dropping-particle":"","parse-names":false,"suffix":""},{"dropping-particle":"","family":"Coglan","given":"Louisa","non-dropping-particle":"","parse-names":false,"suffix":""},{"dropping-particle":"","family":"MacDonald","given":"John","non-dropping-particle":"","parse-names":false,"suffix":""}],"container-title":"International Journal of Language and Communication Disorders","id":"ITEM-1","issue":"2","issued":{"date-parts":[["2004"]]},"page":"229-244","title":"Cost-effectiveness analysis of current practice and parent intervention for children under 3 years presenting with expressive language delay","type":"article-journal","volume":"39"},"uris":["http://www.mendeley.com/documents/?uuid=748fbc22-67bf-41a0-88fc-41d65aeb8feb"]}],"mendeley":{"formattedCitation":"(Gibbard et al., 2004)","manualFormatting":"Gibbard et al. (2004)"},"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Gibbard </w:t>
            </w:r>
            <w:r w:rsidRPr="00255658">
              <w:rPr>
                <w:rFonts w:ascii="Times New Roman" w:hAnsi="Times New Roman" w:cs="Times New Roman"/>
                <w:i/>
                <w:iCs/>
                <w:noProof/>
                <w:sz w:val="20"/>
                <w:szCs w:val="20"/>
              </w:rPr>
              <w:t>et al.</w:t>
            </w:r>
            <w:r w:rsidRPr="00255658">
              <w:rPr>
                <w:rFonts w:ascii="Times New Roman" w:hAnsi="Times New Roman" w:cs="Times New Roman"/>
                <w:noProof/>
                <w:sz w:val="20"/>
                <w:szCs w:val="20"/>
              </w:rPr>
              <w:t xml:space="preserve"> (2004)</w:t>
            </w:r>
            <w:r w:rsidRPr="00255658">
              <w:rPr>
                <w:rFonts w:ascii="Times New Roman" w:hAnsi="Times New Roman" w:cs="Times New Roman"/>
                <w:sz w:val="20"/>
                <w:szCs w:val="20"/>
              </w:rPr>
              <w:fldChar w:fldCharType="end"/>
            </w:r>
          </w:p>
        </w:tc>
        <w:tc>
          <w:tcPr>
            <w:tcW w:w="3316" w:type="dxa"/>
          </w:tcPr>
          <w:p w14:paraId="7985B79E"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Non randomized controlled trial</w:t>
            </w:r>
          </w:p>
          <w:p w14:paraId="19E2242F"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Approach: </w:t>
            </w:r>
            <w:r w:rsidRPr="00255658">
              <w:rPr>
                <w:rFonts w:ascii="Times New Roman" w:hAnsi="Times New Roman" w:cs="Times New Roman"/>
                <w:sz w:val="20"/>
                <w:szCs w:val="20"/>
              </w:rPr>
              <w:t>Adult-led</w:t>
            </w:r>
            <w:r w:rsidRPr="00255658">
              <w:rPr>
                <w:rFonts w:ascii="Times New Roman" w:hAnsi="Times New Roman" w:cs="Times New Roman"/>
                <w:i/>
                <w:sz w:val="20"/>
                <w:szCs w:val="20"/>
              </w:rPr>
              <w:t xml:space="preserve"> </w:t>
            </w:r>
          </w:p>
          <w:p w14:paraId="1392D540"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Parent Based Intervention</w:t>
            </w:r>
          </w:p>
          <w:p w14:paraId="030BB83E"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6 months treatment; 11 group sessions once a fortnight (60-90 minutes/session)</w:t>
            </w:r>
          </w:p>
        </w:tc>
        <w:tc>
          <w:tcPr>
            <w:tcW w:w="2250" w:type="dxa"/>
          </w:tcPr>
          <w:p w14:paraId="10D5478C"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612681E0"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Receptive, expressive</w:t>
            </w:r>
          </w:p>
          <w:p w14:paraId="1D515B2C"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language skills; expressive</w:t>
            </w:r>
          </w:p>
          <w:p w14:paraId="552376EF"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vocabulary, MLU</w:t>
            </w:r>
          </w:p>
          <w:p w14:paraId="4C968165" w14:textId="77777777" w:rsidR="00E35F74" w:rsidRPr="00255658" w:rsidRDefault="00E35F74" w:rsidP="00E35F74">
            <w:pPr>
              <w:rPr>
                <w:rFonts w:ascii="Times New Roman" w:hAnsi="Times New Roman" w:cs="Times New Roman"/>
                <w:sz w:val="20"/>
                <w:szCs w:val="20"/>
              </w:rPr>
            </w:pPr>
          </w:p>
          <w:p w14:paraId="44EEDFF9"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29233E6F" w14:textId="1B133CF5"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1890" w:type="dxa"/>
          </w:tcPr>
          <w:p w14:paraId="4C165340" w14:textId="77777777" w:rsidR="00E35F74" w:rsidRPr="00255658" w:rsidRDefault="00E35F74" w:rsidP="00E35F74">
            <w:pPr>
              <w:rPr>
                <w:rFonts w:ascii="Times New Roman" w:hAnsi="Times New Roman" w:cs="Times New Roman"/>
                <w:iCs/>
                <w:sz w:val="20"/>
                <w:szCs w:val="20"/>
              </w:rPr>
            </w:pPr>
            <w:r w:rsidRPr="00255658">
              <w:rPr>
                <w:rFonts w:ascii="Times New Roman" w:hAnsi="Times New Roman" w:cs="Times New Roman"/>
                <w:iCs/>
                <w:sz w:val="20"/>
                <w:szCs w:val="20"/>
              </w:rPr>
              <w:t>Child:</w:t>
            </w:r>
          </w:p>
          <w:p w14:paraId="0F84ACB3"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Cs/>
                <w:sz w:val="20"/>
                <w:szCs w:val="20"/>
              </w:rPr>
              <w:t>RDLS</w:t>
            </w:r>
            <w:r w:rsidRPr="00255658">
              <w:rPr>
                <w:rFonts w:ascii="Times New Roman" w:hAnsi="Times New Roman" w:cs="Times New Roman"/>
                <w:sz w:val="20"/>
                <w:szCs w:val="20"/>
              </w:rPr>
              <w:t>;</w:t>
            </w:r>
          </w:p>
          <w:p w14:paraId="6FE1F876"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LS-3 UK</w:t>
            </w:r>
          </w:p>
          <w:p w14:paraId="79ED14F2" w14:textId="77777777" w:rsidR="00E35F74" w:rsidRPr="00255658" w:rsidRDefault="00E35F74" w:rsidP="00E35F74">
            <w:pPr>
              <w:rPr>
                <w:rFonts w:ascii="Times New Roman" w:hAnsi="Times New Roman" w:cs="Times New Roman"/>
                <w:sz w:val="20"/>
                <w:szCs w:val="20"/>
              </w:rPr>
            </w:pPr>
          </w:p>
          <w:p w14:paraId="17498592" w14:textId="133A14D4" w:rsidR="00E35F74" w:rsidRPr="00255658" w:rsidRDefault="00E35F74" w:rsidP="00E35F74">
            <w:pPr>
              <w:rPr>
                <w:rFonts w:ascii="Times New Roman" w:hAnsi="Times New Roman" w:cs="Times New Roman"/>
                <w:sz w:val="20"/>
                <w:szCs w:val="20"/>
              </w:rPr>
            </w:pPr>
          </w:p>
          <w:p w14:paraId="363DCE07" w14:textId="77777777" w:rsidR="00E35F74" w:rsidRPr="00255658" w:rsidRDefault="00E35F74" w:rsidP="00E35F74">
            <w:pPr>
              <w:rPr>
                <w:rFonts w:ascii="Times New Roman" w:hAnsi="Times New Roman" w:cs="Times New Roman"/>
                <w:sz w:val="20"/>
                <w:szCs w:val="20"/>
              </w:rPr>
            </w:pPr>
          </w:p>
          <w:p w14:paraId="7A95FD0A"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481EF86C" w14:textId="67196204"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4500" w:type="dxa"/>
          </w:tcPr>
          <w:p w14:paraId="723CC5FE" w14:textId="23B1097D"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ren in the parental training group showed significantly greater improvement than children in the general care group in all language measures except for estimated expressive vocabulary</w:t>
            </w:r>
          </w:p>
        </w:tc>
      </w:tr>
      <w:tr w:rsidR="00E35F74" w:rsidRPr="00255658" w14:paraId="0F05EA5C" w14:textId="227FE278" w:rsidTr="009C7C2A">
        <w:trPr>
          <w:trHeight w:val="1873"/>
        </w:trPr>
        <w:tc>
          <w:tcPr>
            <w:tcW w:w="1885" w:type="dxa"/>
          </w:tcPr>
          <w:p w14:paraId="6CA74F2C"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1044/jshr.3906.1274","ISBN":"0022-4685","ISSN":"1092-4388","PMID":"8959612","abstract":"This study explores the effects of training parents to administer focused stimulation intervention to teach specific target words to their toddlers with expressive vocabulary delays. Twenty-five mothers and their late-talking toddlers were randomly assigned to treatment and delayed-treatment (control) groups. Vocabulary targets were individually selected for each toddler based on the child's phonetic repertoire and parent report of vocabulary development. Following treatment, mothers' language input was slower, less complex, and more focused than mothers in the control group. Concomitantly, their children used more target words in naturalistic probes, used more words in free-play interaction, and were reported to have larger vocabularies overall as measured by parent report. In addition, the treatment had an effect on language development-children in the experimental group used more multiword combinations and early morphemes than children in the control group. The implications of these results are discussed with regard to the role of focused stimulation intervention for children with expressive vocabulary delays.","author":[{"dropping-particle":"","family":"Girolametto","given":"Luigi","non-dropping-particle":"","parse-names":false,"suffix":""},{"dropping-particle":"","family":"Pearce","given":"Patsy Steig","non-dropping-particle":"","parse-names":false,"suffix":""},{"dropping-particle":"","family":"Weitzman","given":"Elaine","non-dropping-particle":"","parse-names":false,"suffix":""}],"container-title":"Journal of Speech Language and Hearing Research","id":"ITEM-1","issue":"6","issued":{"date-parts":[["1996"]]},"page":"1274-1283","title":"Interactive Focused Stimulation for Toddlers With Expressive Vocabulary Delays","type":"article-journal","volume":"39"},"uris":["http://www.mendeley.com/documents/?uuid=bb269ffe-6865-4834-8ba8-a39926bd7d56"]}],"mendeley":{"formattedCitation":"(Girolametto et al., 1996a)","manualFormatting":"Girolametto et al. (1996a)"},"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Girolametto </w:t>
            </w:r>
            <w:r w:rsidRPr="00255658">
              <w:rPr>
                <w:rFonts w:ascii="Times New Roman" w:hAnsi="Times New Roman" w:cs="Times New Roman"/>
                <w:i/>
                <w:iCs/>
                <w:noProof/>
                <w:sz w:val="20"/>
                <w:szCs w:val="20"/>
              </w:rPr>
              <w:t xml:space="preserve">et al. </w:t>
            </w:r>
            <w:r w:rsidRPr="00255658">
              <w:rPr>
                <w:rFonts w:ascii="Times New Roman" w:hAnsi="Times New Roman" w:cs="Times New Roman"/>
                <w:noProof/>
                <w:sz w:val="20"/>
                <w:szCs w:val="20"/>
              </w:rPr>
              <w:t>(1996a)</w:t>
            </w:r>
            <w:r w:rsidRPr="00255658">
              <w:rPr>
                <w:rFonts w:ascii="Times New Roman" w:hAnsi="Times New Roman" w:cs="Times New Roman"/>
                <w:sz w:val="20"/>
                <w:szCs w:val="20"/>
              </w:rPr>
              <w:fldChar w:fldCharType="end"/>
            </w:r>
          </w:p>
        </w:tc>
        <w:tc>
          <w:tcPr>
            <w:tcW w:w="3316" w:type="dxa"/>
          </w:tcPr>
          <w:p w14:paraId="69952E56"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Randomised controlled trial</w:t>
            </w:r>
          </w:p>
          <w:p w14:paraId="1B1F940D"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Approach:</w:t>
            </w:r>
            <w:r w:rsidRPr="00255658">
              <w:rPr>
                <w:rFonts w:ascii="Times New Roman" w:hAnsi="Times New Roman" w:cs="Times New Roman"/>
                <w:sz w:val="20"/>
                <w:szCs w:val="20"/>
              </w:rPr>
              <w:t xml:space="preserve"> Child-led</w:t>
            </w:r>
          </w:p>
          <w:p w14:paraId="257F8566"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Hanen Program with focused stimulation</w:t>
            </w:r>
          </w:p>
          <w:p w14:paraId="282D6941"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10 weeks treatment; 7 group sessions and 3 home visits</w:t>
            </w:r>
          </w:p>
        </w:tc>
        <w:tc>
          <w:tcPr>
            <w:tcW w:w="2250" w:type="dxa"/>
          </w:tcPr>
          <w:p w14:paraId="53D2172F" w14:textId="77777777" w:rsidR="00E35F74" w:rsidRPr="00255658" w:rsidRDefault="00E35F74" w:rsidP="009C7C2A">
            <w:pPr>
              <w:rPr>
                <w:rFonts w:ascii="Times New Roman" w:hAnsi="Times New Roman" w:cs="Times New Roman"/>
                <w:sz w:val="20"/>
                <w:szCs w:val="20"/>
              </w:rPr>
            </w:pPr>
            <w:r w:rsidRPr="00255658">
              <w:rPr>
                <w:rFonts w:ascii="Times New Roman" w:hAnsi="Times New Roman" w:cs="Times New Roman"/>
                <w:sz w:val="20"/>
                <w:szCs w:val="20"/>
              </w:rPr>
              <w:t>Child:</w:t>
            </w:r>
          </w:p>
          <w:p w14:paraId="099387B6" w14:textId="77777777" w:rsidR="009C7C2A" w:rsidRPr="00255658" w:rsidRDefault="00E35F74" w:rsidP="009C7C2A">
            <w:pPr>
              <w:rPr>
                <w:rFonts w:ascii="Times New Roman" w:hAnsi="Times New Roman" w:cs="Times New Roman"/>
                <w:sz w:val="20"/>
                <w:szCs w:val="20"/>
              </w:rPr>
            </w:pPr>
            <w:r w:rsidRPr="00255658">
              <w:rPr>
                <w:rFonts w:ascii="Times New Roman" w:hAnsi="Times New Roman" w:cs="Times New Roman"/>
                <w:sz w:val="20"/>
                <w:szCs w:val="20"/>
              </w:rPr>
              <w:t xml:space="preserve">Expressive vocabulary (target words), receptive and expressive skills. </w:t>
            </w:r>
          </w:p>
          <w:p w14:paraId="0DEBA63E" w14:textId="77777777" w:rsidR="009C7C2A" w:rsidRPr="00255658" w:rsidRDefault="009C7C2A" w:rsidP="009C7C2A">
            <w:pPr>
              <w:rPr>
                <w:rFonts w:ascii="Times New Roman" w:hAnsi="Times New Roman" w:cs="Times New Roman"/>
                <w:sz w:val="20"/>
                <w:szCs w:val="20"/>
              </w:rPr>
            </w:pPr>
          </w:p>
          <w:p w14:paraId="4D9C380C" w14:textId="7BC9F5E7" w:rsidR="00E35F74" w:rsidRPr="00255658" w:rsidRDefault="00E35F74" w:rsidP="009C7C2A">
            <w:pPr>
              <w:rPr>
                <w:rFonts w:ascii="Times New Roman" w:hAnsi="Times New Roman" w:cs="Times New Roman"/>
                <w:sz w:val="20"/>
                <w:szCs w:val="20"/>
              </w:rPr>
            </w:pPr>
            <w:r w:rsidRPr="00255658">
              <w:rPr>
                <w:rFonts w:ascii="Times New Roman" w:hAnsi="Times New Roman" w:cs="Times New Roman"/>
                <w:sz w:val="20"/>
                <w:szCs w:val="20"/>
              </w:rPr>
              <w:t>Parent:</w:t>
            </w:r>
          </w:p>
          <w:p w14:paraId="4A5A7C10" w14:textId="7D1EF62D" w:rsidR="00E35F74" w:rsidRPr="00255658" w:rsidRDefault="00E35F74" w:rsidP="009C7C2A">
            <w:pPr>
              <w:rPr>
                <w:rFonts w:ascii="Times New Roman" w:hAnsi="Times New Roman" w:cs="Times New Roman"/>
                <w:sz w:val="20"/>
                <w:szCs w:val="20"/>
              </w:rPr>
            </w:pPr>
            <w:r w:rsidRPr="00255658">
              <w:rPr>
                <w:rFonts w:ascii="Times New Roman" w:hAnsi="Times New Roman" w:cs="Times New Roman"/>
                <w:sz w:val="20"/>
                <w:szCs w:val="20"/>
              </w:rPr>
              <w:t>Parental perception of behavioural/ emotional problems</w:t>
            </w:r>
          </w:p>
        </w:tc>
        <w:tc>
          <w:tcPr>
            <w:tcW w:w="1890" w:type="dxa"/>
          </w:tcPr>
          <w:p w14:paraId="77D4F553" w14:textId="77777777" w:rsidR="00E35F74" w:rsidRPr="00255658" w:rsidRDefault="00E35F74" w:rsidP="009C7C2A">
            <w:pPr>
              <w:rPr>
                <w:rFonts w:ascii="Times New Roman" w:hAnsi="Times New Roman" w:cs="Times New Roman"/>
                <w:sz w:val="20"/>
                <w:szCs w:val="20"/>
              </w:rPr>
            </w:pPr>
            <w:r w:rsidRPr="00255658">
              <w:rPr>
                <w:rFonts w:ascii="Times New Roman" w:hAnsi="Times New Roman" w:cs="Times New Roman"/>
                <w:sz w:val="20"/>
                <w:szCs w:val="20"/>
              </w:rPr>
              <w:t xml:space="preserve">Child: </w:t>
            </w:r>
          </w:p>
          <w:p w14:paraId="3FD470D5" w14:textId="14B13D0A" w:rsidR="00E35F74" w:rsidRPr="00255658" w:rsidRDefault="00E35F74" w:rsidP="009C7C2A">
            <w:pPr>
              <w:rPr>
                <w:rFonts w:ascii="Times New Roman" w:hAnsi="Times New Roman" w:cs="Times New Roman"/>
                <w:sz w:val="20"/>
                <w:szCs w:val="20"/>
              </w:rPr>
            </w:pPr>
            <w:r w:rsidRPr="00255658">
              <w:rPr>
                <w:rFonts w:ascii="Times New Roman" w:hAnsi="Times New Roman" w:cs="Times New Roman"/>
                <w:sz w:val="20"/>
                <w:szCs w:val="20"/>
              </w:rPr>
              <w:t xml:space="preserve">CDI  </w:t>
            </w:r>
          </w:p>
          <w:p w14:paraId="6E7F7821" w14:textId="77777777" w:rsidR="00E35F74" w:rsidRPr="00255658" w:rsidRDefault="00E35F74" w:rsidP="00E35F74">
            <w:pPr>
              <w:spacing w:after="160"/>
              <w:rPr>
                <w:rFonts w:ascii="Times New Roman" w:hAnsi="Times New Roman" w:cs="Times New Roman"/>
                <w:sz w:val="20"/>
                <w:szCs w:val="20"/>
              </w:rPr>
            </w:pPr>
          </w:p>
          <w:p w14:paraId="53F962A3" w14:textId="77777777" w:rsidR="00E35F74" w:rsidRPr="00255658" w:rsidRDefault="00E35F74" w:rsidP="00E35F74">
            <w:pPr>
              <w:spacing w:after="160"/>
              <w:rPr>
                <w:rFonts w:ascii="Times New Roman" w:hAnsi="Times New Roman" w:cs="Times New Roman"/>
                <w:sz w:val="20"/>
                <w:szCs w:val="20"/>
              </w:rPr>
            </w:pPr>
          </w:p>
          <w:p w14:paraId="630CD530" w14:textId="77777777" w:rsidR="00E35F74" w:rsidRPr="00255658" w:rsidRDefault="00E35F74" w:rsidP="009C7C2A">
            <w:pPr>
              <w:rPr>
                <w:rFonts w:ascii="Times New Roman" w:hAnsi="Times New Roman" w:cs="Times New Roman"/>
                <w:sz w:val="20"/>
                <w:szCs w:val="20"/>
              </w:rPr>
            </w:pPr>
            <w:r w:rsidRPr="00255658">
              <w:rPr>
                <w:rFonts w:ascii="Times New Roman" w:hAnsi="Times New Roman" w:cs="Times New Roman"/>
                <w:sz w:val="20"/>
                <w:szCs w:val="20"/>
              </w:rPr>
              <w:t>Parent:</w:t>
            </w:r>
          </w:p>
          <w:p w14:paraId="0C565C10" w14:textId="7E5B9110" w:rsidR="00E35F74" w:rsidRPr="00255658" w:rsidRDefault="00E35F74" w:rsidP="009C7C2A">
            <w:pPr>
              <w:rPr>
                <w:rFonts w:ascii="Times New Roman" w:hAnsi="Times New Roman" w:cs="Times New Roman"/>
                <w:sz w:val="20"/>
                <w:szCs w:val="20"/>
              </w:rPr>
            </w:pPr>
            <w:r w:rsidRPr="00255658">
              <w:rPr>
                <w:rFonts w:ascii="Times New Roman" w:hAnsi="Times New Roman" w:cs="Times New Roman"/>
                <w:sz w:val="20"/>
                <w:szCs w:val="20"/>
              </w:rPr>
              <w:t>CBCL</w:t>
            </w:r>
          </w:p>
        </w:tc>
        <w:tc>
          <w:tcPr>
            <w:tcW w:w="4500" w:type="dxa"/>
          </w:tcPr>
          <w:p w14:paraId="59C5D5AD"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ren in the PILI group used more new words in a semi-structured task than children in the delayed treatment group</w:t>
            </w:r>
          </w:p>
          <w:p w14:paraId="1895D547" w14:textId="15A342D0"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Parents in the PILI group indicated </w:t>
            </w:r>
            <w:bookmarkStart w:id="4" w:name="_Hlk56762001"/>
            <w:r w:rsidRPr="00255658">
              <w:rPr>
                <w:rFonts w:ascii="Times New Roman" w:hAnsi="Times New Roman" w:cs="Times New Roman"/>
                <w:sz w:val="20"/>
                <w:szCs w:val="20"/>
              </w:rPr>
              <w:t xml:space="preserve">reduced ratings for </w:t>
            </w:r>
            <w:bookmarkEnd w:id="4"/>
            <w:r w:rsidRPr="00255658">
              <w:rPr>
                <w:rFonts w:ascii="Times New Roman" w:hAnsi="Times New Roman" w:cs="Times New Roman"/>
                <w:sz w:val="20"/>
                <w:szCs w:val="20"/>
              </w:rPr>
              <w:t xml:space="preserve">their children's aggressive/destructive behaviour, whereas no reduction of the rating was observed among parents in the delayed treatment group. </w:t>
            </w:r>
          </w:p>
        </w:tc>
      </w:tr>
      <w:tr w:rsidR="00E35F74" w:rsidRPr="00255658" w14:paraId="1277582F" w14:textId="244BA85D" w:rsidTr="007D457D">
        <w:trPr>
          <w:trHeight w:val="4130"/>
        </w:trPr>
        <w:tc>
          <w:tcPr>
            <w:tcW w:w="1885" w:type="dxa"/>
          </w:tcPr>
          <w:p w14:paraId="70FC7920"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lastRenderedPageBreak/>
              <w:fldChar w:fldCharType="begin" w:fldLock="1"/>
            </w:r>
            <w:r w:rsidRPr="00255658">
              <w:rPr>
                <w:rFonts w:ascii="Times New Roman" w:hAnsi="Times New Roman" w:cs="Times New Roman"/>
                <w:sz w:val="20"/>
                <w:szCs w:val="20"/>
              </w:rPr>
              <w:instrText>ADDIN CSL_CITATION {"citationItems":[{"id":"ITEM-1","itemData":{"author":[{"dropping-particle":"","family":"Girolametto","given":"Luigi","non-dropping-particle":"","parse-names":false,"suffix":""},{"dropping-particle":"","family":"Pearce","given":"Patsy Steig","non-dropping-particle":"","parse-names":false,"suffix":""},{"dropping-particle":"","family":"Weitzman","given":"Elaine","non-dropping-particle":"","parse-names":false,"suffix":""}],"container-title":"Journal of Children's Communication Development","id":"ITEM-1","issue":"2","issued":{"date-parts":[["1996"]]},"page":"39-49","title":"The Effects of Focused Stimulation for Promoting Vocabulary in Young Children with Delays: A Pilot Study","type":"article-journal","volume":"17"},"uris":["http://www.mendeley.com/documents/?uuid=2f9e088d-1f0f-4b46-8751-4a687396f57e"]},{"id":"ITEM-2","itemData":{"DOI":"10.1044/1058-0360(2001/030)","ISBN":"1058-0360","ISSN":"1058-0360","PMID":"5795","author":[{"dropping-particle":"","family":"Girolametto","given":"Luigi","non-dropping-particle":"","parse-names":false,"suffix":""},{"dropping-particle":"","family":"Wiigs","given":"Megan","non-dropping-particle":"","parse-names":false,"suffix":""},{"dropping-particle":"","family":"Smyth","given":"Ron","non-dropping-particle":"","parse-names":false,"suffix":""},{"dropping-particle":"","family":"Weitzman","given":"Elaine","non-dropping-particle":"","parse-names":false,"suffix":""},{"dropping-particle":"","family":"Pearce","given":"Patsy Steig","non-dropping-particle":"","parse-names":false,"suffix":""}],"container-title":"American Journal of Speech-Language Pathology","id":"ITEM-2","issue":"4","issued":{"date-parts":[["2001"]]},"page":"358","title":"Children With a History of Expressive Vocabulary Delay","type":"article-journal","volume":"10"},"uris":["http://www.mendeley.com/documents/?uuid=fc54f3da-0f97-402d-bf96-74e8fe045666"]},{"id":"ITEM-3","itemData":{"author":[{"dropping-particle":"","family":"Girolametto","given":"Luigi","non-dropping-particle":"","parse-names":false,"suffix":""},{"dropping-particle":"","family":"Pearce","given":"Patsy Steig","non-dropping-particle":"","parse-names":false,"suffix":""},{"dropping-particle":"","family":"Weitzman","given":"Elaine","non-dropping-particle":"","parse-names":false,"suffix":""}],"container-title":"Journal of Speech Language and Hearing Research","id":"ITEM-3","issued":{"date-parts":[["1997"]]},"page":"338-348","title":"Effects of Lexical Intervention on the Phonology of Late Talkers","type":"article-journal","volume":"40"},"uris":["http://www.mendeley.com/documents/?uuid=b5a06ac4-0019-4e1f-a900-d172002736e2"]}],"mendeley":{"formattedCitation":"(Girolametto et al., 1996b, 1997, 2001)"},"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Girolametto </w:t>
            </w:r>
            <w:r w:rsidRPr="00255658">
              <w:rPr>
                <w:rFonts w:ascii="Times New Roman" w:hAnsi="Times New Roman" w:cs="Times New Roman"/>
                <w:i/>
                <w:iCs/>
                <w:noProof/>
                <w:sz w:val="20"/>
                <w:szCs w:val="20"/>
              </w:rPr>
              <w:t>et al.</w:t>
            </w:r>
            <w:r w:rsidRPr="00255658">
              <w:rPr>
                <w:rFonts w:ascii="Times New Roman" w:hAnsi="Times New Roman" w:cs="Times New Roman"/>
                <w:noProof/>
                <w:sz w:val="20"/>
                <w:szCs w:val="20"/>
              </w:rPr>
              <w:t xml:space="preserve"> (1996b; 1997; 2001)</w:t>
            </w:r>
            <w:r w:rsidRPr="00255658">
              <w:rPr>
                <w:rFonts w:ascii="Times New Roman" w:hAnsi="Times New Roman" w:cs="Times New Roman"/>
                <w:sz w:val="20"/>
                <w:szCs w:val="20"/>
              </w:rPr>
              <w:fldChar w:fldCharType="end"/>
            </w:r>
          </w:p>
        </w:tc>
        <w:tc>
          <w:tcPr>
            <w:tcW w:w="3316" w:type="dxa"/>
          </w:tcPr>
          <w:p w14:paraId="20BFB930"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Randomised controlled trial</w:t>
            </w:r>
          </w:p>
          <w:p w14:paraId="763023F3"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Approach</w:t>
            </w:r>
            <w:r w:rsidRPr="00255658">
              <w:rPr>
                <w:rFonts w:ascii="Times New Roman" w:hAnsi="Times New Roman" w:cs="Times New Roman"/>
                <w:sz w:val="20"/>
                <w:szCs w:val="20"/>
              </w:rPr>
              <w:t>: Child-led</w:t>
            </w:r>
          </w:p>
          <w:p w14:paraId="2FE0265A"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Hanen Program with focused stimulation</w:t>
            </w:r>
          </w:p>
          <w:p w14:paraId="452C14F3"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11 weeks treatment; 8 group sessions (2.5 hours/session) and 3 home visits</w:t>
            </w:r>
          </w:p>
        </w:tc>
        <w:tc>
          <w:tcPr>
            <w:tcW w:w="2250" w:type="dxa"/>
          </w:tcPr>
          <w:p w14:paraId="36E592C8"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203CCA97" w14:textId="5E1FBB12"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Expressive vocabulary, ‘talkativeness’, structural complexity (1996), consonant inventory, </w:t>
            </w:r>
            <w:r w:rsidR="00A268CB" w:rsidRPr="00255658">
              <w:rPr>
                <w:rFonts w:ascii="Times New Roman" w:hAnsi="Times New Roman" w:cs="Times New Roman"/>
                <w:sz w:val="20"/>
                <w:szCs w:val="20"/>
              </w:rPr>
              <w:t>syllable structure levels</w:t>
            </w:r>
            <w:r w:rsidRPr="00255658">
              <w:rPr>
                <w:rFonts w:ascii="Times New Roman" w:hAnsi="Times New Roman" w:cs="Times New Roman"/>
                <w:sz w:val="20"/>
                <w:szCs w:val="20"/>
              </w:rPr>
              <w:t xml:space="preserve">, </w:t>
            </w:r>
            <w:r w:rsidR="00A268CB" w:rsidRPr="00255658">
              <w:rPr>
                <w:rFonts w:ascii="Times New Roman" w:hAnsi="Times New Roman" w:cs="Times New Roman"/>
                <w:sz w:val="20"/>
                <w:szCs w:val="20"/>
              </w:rPr>
              <w:t>consonants correctly produced</w:t>
            </w:r>
            <w:r w:rsidRPr="00255658">
              <w:rPr>
                <w:rFonts w:ascii="Times New Roman" w:hAnsi="Times New Roman" w:cs="Times New Roman"/>
                <w:sz w:val="20"/>
                <w:szCs w:val="20"/>
              </w:rPr>
              <w:t xml:space="preserve"> (1997), teacher-child discourse, novel perspective-taking, narrative skills (2001)</w:t>
            </w:r>
          </w:p>
          <w:p w14:paraId="5734C4B7" w14:textId="77777777" w:rsidR="00E35F74" w:rsidRPr="00255658" w:rsidRDefault="00E35F74" w:rsidP="00E35F74">
            <w:pPr>
              <w:rPr>
                <w:rFonts w:ascii="Times New Roman" w:hAnsi="Times New Roman" w:cs="Times New Roman"/>
                <w:sz w:val="20"/>
                <w:szCs w:val="20"/>
              </w:rPr>
            </w:pPr>
          </w:p>
          <w:p w14:paraId="1E6B93B9"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4645D40D" w14:textId="200EE19F"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s’ language - modelling techniques (1996)</w:t>
            </w:r>
          </w:p>
        </w:tc>
        <w:tc>
          <w:tcPr>
            <w:tcW w:w="1890" w:type="dxa"/>
          </w:tcPr>
          <w:p w14:paraId="75F25A30"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6D7AE3F0"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DI (1996); TOLD-2, REC, PLAI (2001)</w:t>
            </w:r>
          </w:p>
          <w:p w14:paraId="1E875BCF" w14:textId="77777777" w:rsidR="00E35F74" w:rsidRPr="00255658" w:rsidRDefault="00E35F74" w:rsidP="00E35F74">
            <w:pPr>
              <w:rPr>
                <w:rFonts w:ascii="Times New Roman" w:hAnsi="Times New Roman" w:cs="Times New Roman"/>
                <w:sz w:val="20"/>
                <w:szCs w:val="20"/>
              </w:rPr>
            </w:pPr>
          </w:p>
          <w:p w14:paraId="49D9E426" w14:textId="77777777" w:rsidR="00E35F74" w:rsidRPr="00255658" w:rsidRDefault="00E35F74" w:rsidP="00E35F74">
            <w:pPr>
              <w:rPr>
                <w:rFonts w:ascii="Times New Roman" w:hAnsi="Times New Roman" w:cs="Times New Roman"/>
                <w:sz w:val="20"/>
                <w:szCs w:val="20"/>
              </w:rPr>
            </w:pPr>
          </w:p>
          <w:p w14:paraId="47125860" w14:textId="77777777" w:rsidR="00E35F74" w:rsidRPr="00255658" w:rsidRDefault="00E35F74" w:rsidP="00E35F74">
            <w:pPr>
              <w:rPr>
                <w:rFonts w:ascii="Times New Roman" w:hAnsi="Times New Roman" w:cs="Times New Roman"/>
                <w:sz w:val="20"/>
                <w:szCs w:val="20"/>
              </w:rPr>
            </w:pPr>
          </w:p>
          <w:p w14:paraId="25D53B29" w14:textId="77777777" w:rsidR="00E35F74" w:rsidRPr="00255658" w:rsidRDefault="00E35F74" w:rsidP="00E35F74">
            <w:pPr>
              <w:rPr>
                <w:rFonts w:ascii="Times New Roman" w:hAnsi="Times New Roman" w:cs="Times New Roman"/>
                <w:sz w:val="20"/>
                <w:szCs w:val="20"/>
              </w:rPr>
            </w:pPr>
          </w:p>
          <w:p w14:paraId="004B5709" w14:textId="77777777" w:rsidR="00E35F74" w:rsidRPr="00255658" w:rsidRDefault="00E35F74" w:rsidP="00E35F74">
            <w:pPr>
              <w:rPr>
                <w:rFonts w:ascii="Times New Roman" w:hAnsi="Times New Roman" w:cs="Times New Roman"/>
                <w:sz w:val="20"/>
                <w:szCs w:val="20"/>
              </w:rPr>
            </w:pPr>
          </w:p>
          <w:p w14:paraId="65569E27" w14:textId="77777777" w:rsidR="00E35F74" w:rsidRPr="00255658" w:rsidRDefault="00E35F74" w:rsidP="00E35F74">
            <w:pPr>
              <w:rPr>
                <w:rFonts w:ascii="Times New Roman" w:hAnsi="Times New Roman" w:cs="Times New Roman"/>
                <w:sz w:val="20"/>
                <w:szCs w:val="20"/>
              </w:rPr>
            </w:pPr>
          </w:p>
          <w:p w14:paraId="46FE2C9D" w14:textId="77777777" w:rsidR="00E35F74" w:rsidRPr="00255658" w:rsidRDefault="00E35F74" w:rsidP="00E35F74">
            <w:pPr>
              <w:rPr>
                <w:rFonts w:ascii="Times New Roman" w:hAnsi="Times New Roman" w:cs="Times New Roman"/>
                <w:sz w:val="20"/>
                <w:szCs w:val="20"/>
              </w:rPr>
            </w:pPr>
          </w:p>
          <w:p w14:paraId="20026139" w14:textId="77777777" w:rsidR="00E35F74" w:rsidRPr="00255658" w:rsidRDefault="00E35F74" w:rsidP="00E35F74">
            <w:pPr>
              <w:rPr>
                <w:rFonts w:ascii="Times New Roman" w:hAnsi="Times New Roman" w:cs="Times New Roman"/>
                <w:sz w:val="20"/>
                <w:szCs w:val="20"/>
              </w:rPr>
            </w:pPr>
          </w:p>
          <w:p w14:paraId="1C7890C0" w14:textId="77777777" w:rsidR="00A268CB" w:rsidRPr="00255658" w:rsidRDefault="00A268CB" w:rsidP="00E35F74">
            <w:pPr>
              <w:rPr>
                <w:rFonts w:ascii="Times New Roman" w:hAnsi="Times New Roman" w:cs="Times New Roman"/>
                <w:sz w:val="20"/>
                <w:szCs w:val="20"/>
              </w:rPr>
            </w:pPr>
          </w:p>
          <w:p w14:paraId="7100FD1E" w14:textId="77777777" w:rsidR="00A268CB" w:rsidRPr="00255658" w:rsidRDefault="00A268CB" w:rsidP="00E35F74">
            <w:pPr>
              <w:rPr>
                <w:rFonts w:ascii="Times New Roman" w:hAnsi="Times New Roman" w:cs="Times New Roman"/>
                <w:sz w:val="20"/>
                <w:szCs w:val="20"/>
              </w:rPr>
            </w:pPr>
          </w:p>
          <w:p w14:paraId="3FCFEAE3" w14:textId="77777777" w:rsidR="00A268CB" w:rsidRPr="00255658" w:rsidRDefault="00A268CB" w:rsidP="00E35F74">
            <w:pPr>
              <w:rPr>
                <w:rFonts w:ascii="Times New Roman" w:hAnsi="Times New Roman" w:cs="Times New Roman"/>
                <w:sz w:val="20"/>
                <w:szCs w:val="20"/>
              </w:rPr>
            </w:pPr>
          </w:p>
          <w:p w14:paraId="1AB237BD" w14:textId="4DFB6148"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7FE4CA44" w14:textId="42110CFA"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4500" w:type="dxa"/>
          </w:tcPr>
          <w:p w14:paraId="42918785" w14:textId="3346EDCB"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Children in the PILI group used more target words and multiword combinations and were reported to have larger vocabulary by their parents. Following the intervention, 1) mothers in the PILI group gave </w:t>
            </w:r>
            <w:bookmarkStart w:id="5" w:name="_Hlk56762433"/>
            <w:r w:rsidRPr="00255658">
              <w:rPr>
                <w:rFonts w:ascii="Times New Roman" w:hAnsi="Times New Roman" w:cs="Times New Roman"/>
                <w:sz w:val="20"/>
                <w:szCs w:val="20"/>
              </w:rPr>
              <w:t xml:space="preserve">slower, less complicated, and more focused language input </w:t>
            </w:r>
            <w:bookmarkEnd w:id="5"/>
            <w:r w:rsidRPr="00255658">
              <w:rPr>
                <w:rFonts w:ascii="Times New Roman" w:hAnsi="Times New Roman" w:cs="Times New Roman"/>
                <w:sz w:val="20"/>
                <w:szCs w:val="20"/>
              </w:rPr>
              <w:t xml:space="preserve">than mothers in the delayed treatment group (1996), 2) children in the PILI group </w:t>
            </w:r>
            <w:bookmarkStart w:id="6" w:name="_Hlk56761598"/>
            <w:r w:rsidRPr="00255658">
              <w:rPr>
                <w:rFonts w:ascii="Times New Roman" w:hAnsi="Times New Roman" w:cs="Times New Roman"/>
                <w:sz w:val="20"/>
                <w:szCs w:val="20"/>
              </w:rPr>
              <w:t xml:space="preserve">exhibited more phonological diversity, </w:t>
            </w:r>
            <w:bookmarkEnd w:id="6"/>
            <w:r w:rsidRPr="00255658">
              <w:rPr>
                <w:rFonts w:ascii="Times New Roman" w:hAnsi="Times New Roman" w:cs="Times New Roman"/>
                <w:sz w:val="20"/>
                <w:szCs w:val="20"/>
              </w:rPr>
              <w:t xml:space="preserve">but there was no effect of treatment on the accuracy of speech production (1997) and 3) 86% of late talker had appropriate expressive grammar and vocabulary at the age of 5 years old. However, they performed below typical friends on standardise tests for teacher-child discourse, novel perspective-taking, and narrative tasks (2001). </w:t>
            </w:r>
          </w:p>
        </w:tc>
      </w:tr>
      <w:tr w:rsidR="00E35F74" w:rsidRPr="00255658" w14:paraId="690C00C0" w14:textId="1E6FCC75" w:rsidTr="009C7C2A">
        <w:trPr>
          <w:trHeight w:val="185"/>
        </w:trPr>
        <w:tc>
          <w:tcPr>
            <w:tcW w:w="1885" w:type="dxa"/>
          </w:tcPr>
          <w:p w14:paraId="077ED01B"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abstract":"This study investigated the effects of training parents to administer a modified version of the focused stimulation intervention technique first reported by Girolametto, Pearce, and Weitzman (1996). Treatment was modified in a manner that increased reliance on a broader array of elements of responsive adult input (RAI), while eliminating reliance on a stipulated frequency of repetition. Prescriptive activity-based parent teaching was provided in the home by a team comprised of a speech and language pathologist (SLP) and a non-SLP early interventionist who was delegated responsibility for the majority of treatment. Eight parents and their toddlers with expressive language delay were randomly assigned to receive either prescriptive activity-based treatment (Treatment/PAT group) or traditional early intervention (Delayed-treatment Control/TEI group). Control group families received traditional early intervention services during the experimental period. Protocols for assignment of vocabulary targets and collection of outcome data were intended to replicate those of Girolametto et al. (1996). With one exception (Type Token Ratio), results indicate changes in the predicted direction for treatment group (PAT) parents and children receiving prescriptive activity-based treatment. Inferential statistics indicated a significant interaction for the Symbolic Play Test (Lowe &amp; Costello, 1988). Results for measures that did not achieve statistical significance are attributed to the fact that the control group (TEI) received traditional early interventionist services during which non-SLP early interventionists modeled RAI elements. The study compares favorably with Girolametto et al. on numeric scores and magnitudes of effect. Following treatment, the language of parents receiving prescriptive activity-based treatment was slower, less complex, and more focused than those in the control group. Treatment group children used more target words during naturalistic observations, used more words during free-play, and made substantial gains in vocabulary. Substantial gains were also identified in talkativeness and structural complexity of child language.","author":[{"dropping-particle":"","family":"Littleton Jr.","given":"Robert F","non-dropping-particle":"","parse-names":false,"suffix":""}],"container-title":"ProQuest Dissertations and Theses","id":"ITEM-1","issued":{"date-parts":[["2004"]]},"page":"197","title":"The modifiability of language input with toddlers with expressive language delay: A study of a team approach to parent training","type":"article-journal"},"uris":["http://www.mendeley.com/documents/?uuid=f5431f27-180a-4526-8de3-1e8f4b5e0f5e"]}],"mendeley":{"formattedCitation":"(Littleton Jr., 2004)","manualFormatting":"Littleton Jr. (2004)"},"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Littleton Jr. (2004)</w:t>
            </w:r>
            <w:r w:rsidRPr="00255658">
              <w:rPr>
                <w:rFonts w:ascii="Times New Roman" w:hAnsi="Times New Roman" w:cs="Times New Roman"/>
                <w:sz w:val="20"/>
                <w:szCs w:val="20"/>
              </w:rPr>
              <w:fldChar w:fldCharType="end"/>
            </w:r>
          </w:p>
        </w:tc>
        <w:tc>
          <w:tcPr>
            <w:tcW w:w="3316" w:type="dxa"/>
          </w:tcPr>
          <w:p w14:paraId="270244CC"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Randomised controlled trial</w:t>
            </w:r>
          </w:p>
          <w:p w14:paraId="1D16074D"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Approach</w:t>
            </w:r>
            <w:r w:rsidRPr="00255658">
              <w:rPr>
                <w:rFonts w:ascii="Times New Roman" w:hAnsi="Times New Roman" w:cs="Times New Roman"/>
                <w:sz w:val="20"/>
                <w:szCs w:val="20"/>
              </w:rPr>
              <w:t>: Child-led</w:t>
            </w:r>
          </w:p>
          <w:p w14:paraId="7122C97F"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Parent ACTION for Language Program</w:t>
            </w:r>
          </w:p>
          <w:p w14:paraId="5E98F3A3"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12 weeks treatment; once a week home visit (60-90 minutes/session)</w:t>
            </w:r>
          </w:p>
        </w:tc>
        <w:tc>
          <w:tcPr>
            <w:tcW w:w="2250" w:type="dxa"/>
          </w:tcPr>
          <w:p w14:paraId="37D8E6BB"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171867A2"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Expressive vocabulary, talkativeness, and structural complexity.</w:t>
            </w:r>
          </w:p>
          <w:p w14:paraId="2C2FFB5A" w14:textId="77777777" w:rsidR="00E35F74" w:rsidRPr="00255658" w:rsidRDefault="00E35F74" w:rsidP="00E35F74">
            <w:pPr>
              <w:rPr>
                <w:rFonts w:ascii="Times New Roman" w:hAnsi="Times New Roman" w:cs="Times New Roman"/>
                <w:sz w:val="20"/>
                <w:szCs w:val="20"/>
              </w:rPr>
            </w:pPr>
          </w:p>
          <w:p w14:paraId="1E4C6135" w14:textId="19F3772F"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733A004C"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Talkativeness, complexity of language input, and use of labels</w:t>
            </w:r>
          </w:p>
          <w:p w14:paraId="6ACBDF45" w14:textId="1B73D9EF" w:rsidR="00E35F74" w:rsidRPr="00255658" w:rsidRDefault="00E35F74" w:rsidP="00E35F74">
            <w:pPr>
              <w:rPr>
                <w:rFonts w:ascii="Times New Roman" w:hAnsi="Times New Roman" w:cs="Times New Roman"/>
                <w:sz w:val="20"/>
                <w:szCs w:val="20"/>
              </w:rPr>
            </w:pPr>
          </w:p>
        </w:tc>
        <w:tc>
          <w:tcPr>
            <w:tcW w:w="1890" w:type="dxa"/>
          </w:tcPr>
          <w:p w14:paraId="132A5FD8"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5BAB9B3D"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SICD, CDI</w:t>
            </w:r>
          </w:p>
          <w:p w14:paraId="616F4EB9" w14:textId="77777777" w:rsidR="00E35F74" w:rsidRPr="00255658" w:rsidRDefault="00E35F74" w:rsidP="00E35F74">
            <w:pPr>
              <w:rPr>
                <w:rFonts w:ascii="Times New Roman" w:hAnsi="Times New Roman" w:cs="Times New Roman"/>
                <w:sz w:val="20"/>
                <w:szCs w:val="20"/>
              </w:rPr>
            </w:pPr>
          </w:p>
          <w:p w14:paraId="062BE7B4" w14:textId="77777777" w:rsidR="00E35F74" w:rsidRPr="00255658" w:rsidRDefault="00E35F74" w:rsidP="00E35F74">
            <w:pPr>
              <w:rPr>
                <w:rFonts w:ascii="Times New Roman" w:hAnsi="Times New Roman" w:cs="Times New Roman"/>
                <w:sz w:val="20"/>
                <w:szCs w:val="20"/>
              </w:rPr>
            </w:pPr>
          </w:p>
          <w:p w14:paraId="5D64855C" w14:textId="77777777" w:rsidR="00E35F74" w:rsidRPr="00255658" w:rsidRDefault="00E35F74" w:rsidP="00E35F74">
            <w:pPr>
              <w:rPr>
                <w:rFonts w:ascii="Times New Roman" w:hAnsi="Times New Roman" w:cs="Times New Roman"/>
                <w:sz w:val="20"/>
                <w:szCs w:val="20"/>
              </w:rPr>
            </w:pPr>
          </w:p>
          <w:p w14:paraId="3A8982F5" w14:textId="77777777" w:rsidR="00E35F74" w:rsidRPr="00255658" w:rsidRDefault="00E35F74" w:rsidP="00E35F74">
            <w:pPr>
              <w:rPr>
                <w:rFonts w:ascii="Times New Roman" w:hAnsi="Times New Roman" w:cs="Times New Roman"/>
                <w:sz w:val="20"/>
                <w:szCs w:val="20"/>
              </w:rPr>
            </w:pPr>
          </w:p>
          <w:p w14:paraId="745CF143" w14:textId="4871C838"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2A413D20" w14:textId="2CA08530"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4500" w:type="dxa"/>
          </w:tcPr>
          <w:p w14:paraId="431D627B"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Children's vocab size in the PILI group increased, and they used more target words during naturalistic observation and more words during free play. Following treatment, parents' language input in the prescriptive activity group was slower, more focused, and less complicated than parents in the control group. </w:t>
            </w:r>
          </w:p>
          <w:p w14:paraId="41D5D47D" w14:textId="77777777" w:rsidR="00E35F74" w:rsidRPr="00255658" w:rsidRDefault="00E35F74" w:rsidP="00E35F74">
            <w:pPr>
              <w:rPr>
                <w:rFonts w:ascii="Times New Roman" w:hAnsi="Times New Roman" w:cs="Times New Roman"/>
                <w:sz w:val="20"/>
                <w:szCs w:val="20"/>
              </w:rPr>
            </w:pPr>
          </w:p>
        </w:tc>
      </w:tr>
      <w:tr w:rsidR="00E35F74" w:rsidRPr="00255658" w14:paraId="5059644D" w14:textId="1724B4E8" w:rsidTr="009C7C2A">
        <w:trPr>
          <w:trHeight w:val="1457"/>
        </w:trPr>
        <w:tc>
          <w:tcPr>
            <w:tcW w:w="1885" w:type="dxa"/>
          </w:tcPr>
          <w:p w14:paraId="0C85A42A"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3109/13682829809179485","ISBN":"1368-2822","ISSN":"1368-2822","PMID":"10343754","abstract":"This paper looks at a controlled study which aimed to measure the efficacy of a parent programme. The parents involved were all parents of pre-school children with specific expressive language delay (SELD). A number of measures were used to identify changes in mother-child interaction and language development. Significant differences were noted in the experimental group while the control group remained stable over time. The results indicate the potential effectiveness of this type of intervention for children identified as having SELD.","author":[{"dropping-particle":"","family":"McDade","given":"A","non-dropping-particle":"","parse-names":false,"suffix":""},{"dropping-particle":"","family":"McCartan","given":"P","non-dropping-particle":"","parse-names":false,"suffix":""}],"container-title":"International Journal of Language and Communication Disorders","id":"ITEM-1","issue":"Suppl.","issued":{"date-parts":[["1998"]]},"page":"556-561","title":"Partnership with parents: a pilot project","type":"article-journal","volume":"33"},"uris":["http://www.mendeley.com/documents/?uuid=c9c63f6b-fa62-4885-95ed-1134b5c98728"]}],"mendeley":{"formattedCitation":"(McDade &amp; McCartan, 1998)","manualFormatting":"McDade and McCartan (1998)"},"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McDade and McCartan (1998)</w:t>
            </w:r>
            <w:r w:rsidRPr="00255658">
              <w:rPr>
                <w:rFonts w:ascii="Times New Roman" w:hAnsi="Times New Roman" w:cs="Times New Roman"/>
                <w:sz w:val="20"/>
                <w:szCs w:val="20"/>
              </w:rPr>
              <w:fldChar w:fldCharType="end"/>
            </w:r>
          </w:p>
        </w:tc>
        <w:tc>
          <w:tcPr>
            <w:tcW w:w="3316" w:type="dxa"/>
          </w:tcPr>
          <w:p w14:paraId="7DF79919"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Non-randomized controlled trial</w:t>
            </w:r>
          </w:p>
          <w:p w14:paraId="1EB95CFA"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Approach</w:t>
            </w:r>
            <w:r w:rsidRPr="00255658">
              <w:rPr>
                <w:rFonts w:ascii="Times New Roman" w:hAnsi="Times New Roman" w:cs="Times New Roman"/>
                <w:sz w:val="20"/>
                <w:szCs w:val="20"/>
              </w:rPr>
              <w:t>: Child-led</w:t>
            </w:r>
          </w:p>
          <w:p w14:paraId="4830B744"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xml:space="preserve"> Hanen Program</w:t>
            </w:r>
          </w:p>
          <w:p w14:paraId="0FF37A62"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12 weeks treatment; 9 group sessions and 3 home visits</w:t>
            </w:r>
          </w:p>
        </w:tc>
        <w:tc>
          <w:tcPr>
            <w:tcW w:w="2250" w:type="dxa"/>
          </w:tcPr>
          <w:p w14:paraId="15026A34"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644B3652" w14:textId="71C8E34E"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Receptive and expressive language skills, joint engagement </w:t>
            </w:r>
          </w:p>
        </w:tc>
        <w:tc>
          <w:tcPr>
            <w:tcW w:w="1890" w:type="dxa"/>
          </w:tcPr>
          <w:p w14:paraId="581796F3"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1C06D779"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PLS-3, </w:t>
            </w:r>
          </w:p>
          <w:p w14:paraId="346FDBDB" w14:textId="4D8505B6"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Engagement States Coding Scheme</w:t>
            </w:r>
          </w:p>
        </w:tc>
        <w:tc>
          <w:tcPr>
            <w:tcW w:w="4500" w:type="dxa"/>
          </w:tcPr>
          <w:p w14:paraId="5E8B2FA3" w14:textId="5957EB70"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Children's language abilities in the PILI group increased significantly, whereas no significant differences were found for the children in the no-intervention group. There was a significant </w:t>
            </w:r>
            <w:bookmarkStart w:id="7" w:name="_Hlk56762531"/>
            <w:r w:rsidRPr="00255658">
              <w:rPr>
                <w:rFonts w:ascii="Times New Roman" w:hAnsi="Times New Roman" w:cs="Times New Roman"/>
                <w:sz w:val="20"/>
                <w:szCs w:val="20"/>
              </w:rPr>
              <w:t>increase of time spent on interactive interaction</w:t>
            </w:r>
            <w:bookmarkEnd w:id="7"/>
            <w:r w:rsidRPr="00255658">
              <w:rPr>
                <w:rFonts w:ascii="Times New Roman" w:hAnsi="Times New Roman" w:cs="Times New Roman"/>
                <w:sz w:val="20"/>
                <w:szCs w:val="20"/>
              </w:rPr>
              <w:t xml:space="preserve"> and a decrease of actual time for </w:t>
            </w:r>
            <w:proofErr w:type="spellStart"/>
            <w:r w:rsidRPr="00255658">
              <w:rPr>
                <w:rFonts w:ascii="Times New Roman" w:hAnsi="Times New Roman" w:cs="Times New Roman"/>
                <w:sz w:val="20"/>
                <w:szCs w:val="20"/>
              </w:rPr>
              <w:t>unengagement</w:t>
            </w:r>
            <w:proofErr w:type="spellEnd"/>
            <w:r w:rsidRPr="00255658">
              <w:rPr>
                <w:rFonts w:ascii="Times New Roman" w:hAnsi="Times New Roman" w:cs="Times New Roman"/>
                <w:sz w:val="20"/>
                <w:szCs w:val="20"/>
              </w:rPr>
              <w:t xml:space="preserve"> in the PILI group. </w:t>
            </w:r>
          </w:p>
        </w:tc>
      </w:tr>
      <w:tr w:rsidR="00E35F74" w:rsidRPr="00255658" w14:paraId="089C0EB7" w14:textId="1B25CC5A" w:rsidTr="00255658">
        <w:trPr>
          <w:trHeight w:val="2240"/>
        </w:trPr>
        <w:tc>
          <w:tcPr>
            <w:tcW w:w="1885" w:type="dxa"/>
          </w:tcPr>
          <w:p w14:paraId="1069C11B"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lastRenderedPageBreak/>
              <w:fldChar w:fldCharType="begin" w:fldLock="1"/>
            </w:r>
            <w:r w:rsidRPr="00255658">
              <w:rPr>
                <w:rFonts w:ascii="Times New Roman" w:hAnsi="Times New Roman" w:cs="Times New Roman"/>
                <w:sz w:val="20"/>
                <w:szCs w:val="20"/>
              </w:rPr>
              <w:instrText>ADDIN CSL_CITATION {"citationItems":[{"id":"ITEM-1","itemData":{"DOI":"10.1044/1092-4388(2012/11-0236)","ISBN":"1092-4388","ISSN":"1092-4388","PMID":"22490620","abstract":"Purpose: The purpose of this study was to investigate the extent to which a parent-implemented language intervention improves language skills in toddlers at risk for persistent language impairment (LI) as compared with a group of typically developing toddlers. Method: Thirty-four children with LI between 24 and 42 months of age were randomly assigned to a treatment or nontreatment experimental condition. Participants in the treatment group received 24 biweekly 1-hr sessions for 3 months. An additional sample of 28 age- and gender-matched children with typically developing language (TL) was also included. Norm-referenced child assessments and observational measures were used to assess changes in children’s language growth. Results: Results from multilevel modeling indicate that children in the treatment group made greater gains than children in the control group on most language measures. Whereas children in the treatment group had lower language scores than children with TL at the end of intervention, the rate of language growth was not significantly different between groups.Child receptive language and parent use of matched turns predicted expressive language growth in both children with and without LI. Conclusion: The results of this preliminary study indicate that parent-implemented interventions may be an effective treatment for children with expressive and receptive LI.","author":[{"dropping-particle":"","family":"Roberts","given":"Megan Y.","non-dropping-particle":"","parse-names":false,"suffix":""},{"dropping-particle":"","family":"Kaiser","given":"Ann P.","non-dropping-particle":"","parse-names":false,"suffix":""}],"container-title":"Journal of Speech Language and Hearing Research","id":"ITEM-1","issue":"6","issued":{"date-parts":[["2012"]]},"page":"1655","title":"Assessing the Effects of a Parent-Implemented Language Intervention for Children With Language Impairments Using Empirical Benchmarks: A Pilot Study","type":"article-journal","volume":"55"},"uris":["http://www.mendeley.com/documents/?uuid=af51189e-22a2-447d-8332-49222e9ee05f"]}],"mendeley":{"formattedCitation":"(Megan Y. Roberts &amp; Kaiser, 2012)","manualFormatting":"Roberts and Kaiser, (2012)","plainTextFormattedCitation":"(Megan Y. Roberts &amp; Kaiser, 2012)","previouslyFormattedCitation":"(Megan Y. Roberts &amp; Kaiser, 2012)"},"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Roberts and Kaiser (2012)</w:t>
            </w:r>
            <w:r w:rsidRPr="00255658">
              <w:rPr>
                <w:rFonts w:ascii="Times New Roman" w:hAnsi="Times New Roman" w:cs="Times New Roman"/>
                <w:sz w:val="20"/>
                <w:szCs w:val="20"/>
              </w:rPr>
              <w:fldChar w:fldCharType="end"/>
            </w:r>
          </w:p>
        </w:tc>
        <w:tc>
          <w:tcPr>
            <w:tcW w:w="3316" w:type="dxa"/>
          </w:tcPr>
          <w:p w14:paraId="4421E833"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Randomized controlled trial</w:t>
            </w:r>
          </w:p>
          <w:p w14:paraId="63D5B9A0"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Approach</w:t>
            </w:r>
            <w:r w:rsidRPr="00255658">
              <w:rPr>
                <w:rFonts w:ascii="Times New Roman" w:hAnsi="Times New Roman" w:cs="Times New Roman"/>
                <w:sz w:val="20"/>
                <w:szCs w:val="20"/>
              </w:rPr>
              <w:t>: Hybrid</w:t>
            </w:r>
          </w:p>
          <w:p w14:paraId="193F2BCF"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Enhanced Milieu Teaching (EMT)</w:t>
            </w:r>
          </w:p>
          <w:p w14:paraId="27806145"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3 months treatment; 28 individual training sessions twice per week, which consist of 4 workshops (1hour/session) and 24 practice sessions (40 minutes- 1 hour/session)</w:t>
            </w:r>
          </w:p>
        </w:tc>
        <w:tc>
          <w:tcPr>
            <w:tcW w:w="2250" w:type="dxa"/>
          </w:tcPr>
          <w:p w14:paraId="0338FF46"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48CB0FE0" w14:textId="77777777" w:rsidR="00E35F74" w:rsidRPr="00255658" w:rsidRDefault="00E35F74" w:rsidP="00E35F74">
            <w:pPr>
              <w:spacing w:after="160"/>
              <w:rPr>
                <w:rFonts w:ascii="Times New Roman" w:hAnsi="Times New Roman" w:cs="Times New Roman"/>
                <w:sz w:val="20"/>
                <w:szCs w:val="20"/>
              </w:rPr>
            </w:pPr>
            <w:r w:rsidRPr="00255658">
              <w:rPr>
                <w:rFonts w:ascii="Times New Roman" w:hAnsi="Times New Roman" w:cs="Times New Roman"/>
                <w:sz w:val="20"/>
                <w:szCs w:val="20"/>
              </w:rPr>
              <w:t xml:space="preserve">Receptive and expressive language skills, NDW, </w:t>
            </w:r>
            <w:proofErr w:type="spellStart"/>
            <w:r w:rsidRPr="00255658">
              <w:rPr>
                <w:rFonts w:ascii="Times New Roman" w:hAnsi="Times New Roman" w:cs="Times New Roman"/>
                <w:sz w:val="20"/>
                <w:szCs w:val="20"/>
              </w:rPr>
              <w:t>MLUm</w:t>
            </w:r>
            <w:proofErr w:type="spellEnd"/>
            <w:r w:rsidRPr="00255658">
              <w:rPr>
                <w:rFonts w:ascii="Times New Roman" w:hAnsi="Times New Roman" w:cs="Times New Roman"/>
                <w:sz w:val="20"/>
                <w:szCs w:val="20"/>
              </w:rPr>
              <w:t>, TNW</w:t>
            </w:r>
          </w:p>
          <w:p w14:paraId="68C38B70"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63EB3704" w14:textId="30C93635" w:rsidR="00E35F74" w:rsidRPr="00255658" w:rsidRDefault="00E35F74" w:rsidP="00E35F74">
            <w:pPr>
              <w:spacing w:after="160"/>
              <w:rPr>
                <w:rFonts w:ascii="Times New Roman" w:hAnsi="Times New Roman" w:cs="Times New Roman"/>
                <w:sz w:val="20"/>
                <w:szCs w:val="20"/>
              </w:rPr>
            </w:pPr>
            <w:r w:rsidRPr="00255658">
              <w:rPr>
                <w:rFonts w:ascii="Times New Roman" w:hAnsi="Times New Roman" w:cs="Times New Roman"/>
                <w:sz w:val="20"/>
                <w:szCs w:val="20"/>
              </w:rPr>
              <w:t>Parents’ use of language facilitation strategies</w:t>
            </w:r>
          </w:p>
        </w:tc>
        <w:tc>
          <w:tcPr>
            <w:tcW w:w="1890" w:type="dxa"/>
          </w:tcPr>
          <w:p w14:paraId="3DC29F5B"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6E68461D"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LS-4</w:t>
            </w:r>
          </w:p>
          <w:p w14:paraId="3156C17E" w14:textId="32316606" w:rsidR="00E35F74" w:rsidRPr="00255658" w:rsidRDefault="00E35F74" w:rsidP="00E35F74">
            <w:pPr>
              <w:rPr>
                <w:rFonts w:ascii="Times New Roman" w:hAnsi="Times New Roman" w:cs="Times New Roman"/>
                <w:sz w:val="20"/>
                <w:szCs w:val="20"/>
              </w:rPr>
            </w:pPr>
          </w:p>
          <w:p w14:paraId="2C23B4B2" w14:textId="70D7D333" w:rsidR="00E35F74" w:rsidRPr="00255658" w:rsidRDefault="00E35F74" w:rsidP="00E35F74">
            <w:pPr>
              <w:rPr>
                <w:rFonts w:ascii="Times New Roman" w:hAnsi="Times New Roman" w:cs="Times New Roman"/>
                <w:sz w:val="20"/>
                <w:szCs w:val="20"/>
              </w:rPr>
            </w:pPr>
          </w:p>
          <w:p w14:paraId="22CE30C2" w14:textId="5B31453D" w:rsidR="00E35F74" w:rsidRPr="00255658" w:rsidRDefault="00E35F74" w:rsidP="00E35F74">
            <w:pPr>
              <w:rPr>
                <w:rFonts w:ascii="Times New Roman" w:hAnsi="Times New Roman" w:cs="Times New Roman"/>
                <w:sz w:val="20"/>
                <w:szCs w:val="20"/>
              </w:rPr>
            </w:pPr>
          </w:p>
          <w:p w14:paraId="1935D2BC" w14:textId="77777777" w:rsidR="00E35F74" w:rsidRPr="00255658" w:rsidRDefault="00E35F74" w:rsidP="00E35F74">
            <w:pPr>
              <w:rPr>
                <w:rFonts w:ascii="Times New Roman" w:hAnsi="Times New Roman" w:cs="Times New Roman"/>
                <w:sz w:val="20"/>
                <w:szCs w:val="20"/>
              </w:rPr>
            </w:pPr>
          </w:p>
          <w:p w14:paraId="53C93EEB"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6849DB75" w14:textId="6A7FB075"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p w14:paraId="51AA72B6" w14:textId="78DAF339" w:rsidR="00E35F74" w:rsidRPr="00255658" w:rsidRDefault="00E35F74" w:rsidP="00E35F74">
            <w:pPr>
              <w:rPr>
                <w:rFonts w:ascii="Times New Roman" w:hAnsi="Times New Roman" w:cs="Times New Roman"/>
                <w:sz w:val="20"/>
                <w:szCs w:val="20"/>
              </w:rPr>
            </w:pPr>
          </w:p>
        </w:tc>
        <w:tc>
          <w:tcPr>
            <w:tcW w:w="4500" w:type="dxa"/>
          </w:tcPr>
          <w:p w14:paraId="122C4E13" w14:textId="1CF010F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ren in the PILI group had greater gain than children in the no intervention group on most language measures following the intervention. Following the intervention, parents in the PILI group had significantly higher rates of all EMT strategies than parents in the no-intervention group.</w:t>
            </w:r>
          </w:p>
        </w:tc>
      </w:tr>
      <w:tr w:rsidR="00E35F74" w:rsidRPr="00255658" w14:paraId="07EA8234" w14:textId="4766D2F6" w:rsidTr="00255658">
        <w:trPr>
          <w:trHeight w:val="2240"/>
        </w:trPr>
        <w:tc>
          <w:tcPr>
            <w:tcW w:w="1885" w:type="dxa"/>
          </w:tcPr>
          <w:p w14:paraId="65ED33EF"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1044/2014","ISBN":"1016201404775","ISSN":"0976044X","PMID":"24687097","author":[{"dropping-particle":"","family":"Roberts","given":"Megan Y.","non-dropping-particle":"","parse-names":false,"suffix":""},{"dropping-particle":"","family":"Kaiser","given":"Ann P.","non-dropping-particle":"","parse-names":false,"suffix":""},{"dropping-particle":"","family":"Wolfe","given":"Cathy E.","non-dropping-particle":"","parse-names":false,"suffix":""},{"dropping-particle":"","family":"Bryant","given":"Jullie D.","non-dropping-particle":"","parse-names":false,"suffix":""},{"dropping-particle":"","family":"Spidalieri","given":"Alexandaria M.","non-dropping-particle":"","parse-names":false,"suffix":""}],"container-title":"Journal of Speech, Language, and Hearing Research","id":"ITEM-1","issue":"1","issued":{"date-parts":[["2014"]]},"page":"1851-1869","title":"The Effects of the Teach-Model-Coach-Review Instructional Approach on Caregiver Use of Language Support Strategies and Children's Expressive Language Skills","type":"article-journal","volume":"57"},"uris":["http://www.mendeley.com/documents/?uuid=cdb8b6c1-38b3-4eba-aef9-b279b5dc023b"]}],"mendeley":{"formattedCitation":"(Megan Y. Roberts et al., 2014)","manualFormatting":"Roberts et al. (2014)","plainTextFormattedCitation":"(Megan Y. Roberts et al., 2014)","previouslyFormattedCitation":"(Megan Y. Roberts et al., 2014)"},"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Roberts </w:t>
            </w:r>
            <w:r w:rsidRPr="00255658">
              <w:rPr>
                <w:rFonts w:ascii="Times New Roman" w:hAnsi="Times New Roman" w:cs="Times New Roman"/>
                <w:i/>
                <w:iCs/>
                <w:noProof/>
                <w:sz w:val="20"/>
                <w:szCs w:val="20"/>
              </w:rPr>
              <w:t>et al.</w:t>
            </w:r>
            <w:r w:rsidRPr="00255658">
              <w:rPr>
                <w:rFonts w:ascii="Times New Roman" w:hAnsi="Times New Roman" w:cs="Times New Roman"/>
                <w:noProof/>
                <w:sz w:val="20"/>
                <w:szCs w:val="20"/>
              </w:rPr>
              <w:t xml:space="preserve"> (2014)</w:t>
            </w:r>
            <w:r w:rsidRPr="00255658">
              <w:rPr>
                <w:rFonts w:ascii="Times New Roman" w:hAnsi="Times New Roman" w:cs="Times New Roman"/>
                <w:sz w:val="20"/>
                <w:szCs w:val="20"/>
              </w:rPr>
              <w:fldChar w:fldCharType="end"/>
            </w:r>
          </w:p>
        </w:tc>
        <w:tc>
          <w:tcPr>
            <w:tcW w:w="3316" w:type="dxa"/>
          </w:tcPr>
          <w:p w14:paraId="57EE4429"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Single subject</w:t>
            </w:r>
          </w:p>
          <w:p w14:paraId="6AB9BC79"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sz w:val="20"/>
                <w:szCs w:val="20"/>
              </w:rPr>
              <w:t>design</w:t>
            </w:r>
          </w:p>
          <w:p w14:paraId="72805727"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Approach</w:t>
            </w:r>
            <w:r w:rsidRPr="00255658">
              <w:rPr>
                <w:rFonts w:ascii="Times New Roman" w:hAnsi="Times New Roman" w:cs="Times New Roman"/>
                <w:sz w:val="20"/>
                <w:szCs w:val="20"/>
              </w:rPr>
              <w:t>: Hybrid</w:t>
            </w:r>
          </w:p>
          <w:p w14:paraId="409C7445"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Enhanced Milieu Teaching</w:t>
            </w:r>
          </w:p>
          <w:p w14:paraId="4D2553B5"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3 months treatment; 28 individual training sessions twice per week, which consist of 4 workshops (1hour/session) and 24 practice sessions (40 minutes- 1 hour/session)</w:t>
            </w:r>
          </w:p>
        </w:tc>
        <w:tc>
          <w:tcPr>
            <w:tcW w:w="2250" w:type="dxa"/>
          </w:tcPr>
          <w:p w14:paraId="5B6F215E"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515FFD3F" w14:textId="390811AB"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Receptive and expressive language skills, NDW, </w:t>
            </w:r>
            <w:proofErr w:type="spellStart"/>
            <w:r w:rsidRPr="00255658">
              <w:rPr>
                <w:rFonts w:ascii="Times New Roman" w:hAnsi="Times New Roman" w:cs="Times New Roman"/>
                <w:sz w:val="20"/>
                <w:szCs w:val="20"/>
              </w:rPr>
              <w:t>MLUm</w:t>
            </w:r>
            <w:proofErr w:type="spellEnd"/>
            <w:r w:rsidRPr="00255658">
              <w:rPr>
                <w:rFonts w:ascii="Times New Roman" w:hAnsi="Times New Roman" w:cs="Times New Roman"/>
                <w:sz w:val="20"/>
                <w:szCs w:val="20"/>
              </w:rPr>
              <w:t>, TNW</w:t>
            </w:r>
          </w:p>
          <w:p w14:paraId="2FD938C4" w14:textId="77777777" w:rsidR="00E35F74" w:rsidRPr="00255658" w:rsidRDefault="00E35F74" w:rsidP="00E35F74">
            <w:pPr>
              <w:rPr>
                <w:rFonts w:ascii="Times New Roman" w:hAnsi="Times New Roman" w:cs="Times New Roman"/>
                <w:sz w:val="20"/>
                <w:szCs w:val="20"/>
              </w:rPr>
            </w:pPr>
          </w:p>
          <w:p w14:paraId="57C572F8"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7341EC4F" w14:textId="4CD86863"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s’ use of language facilitation strategies</w:t>
            </w:r>
          </w:p>
        </w:tc>
        <w:tc>
          <w:tcPr>
            <w:tcW w:w="1890" w:type="dxa"/>
          </w:tcPr>
          <w:p w14:paraId="6A833B84"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478F2ACB"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LS- 4, EOWPVT</w:t>
            </w:r>
          </w:p>
          <w:p w14:paraId="5A69808A" w14:textId="77777777" w:rsidR="00E35F74" w:rsidRPr="00255658" w:rsidRDefault="00E35F74" w:rsidP="00E35F74">
            <w:pPr>
              <w:rPr>
                <w:rFonts w:ascii="Times New Roman" w:hAnsi="Times New Roman" w:cs="Times New Roman"/>
                <w:sz w:val="20"/>
                <w:szCs w:val="20"/>
              </w:rPr>
            </w:pPr>
          </w:p>
          <w:p w14:paraId="1C752353" w14:textId="77777777" w:rsidR="00E35F74" w:rsidRPr="00255658" w:rsidRDefault="00E35F74" w:rsidP="00E35F74">
            <w:pPr>
              <w:rPr>
                <w:rFonts w:ascii="Times New Roman" w:hAnsi="Times New Roman" w:cs="Times New Roman"/>
                <w:sz w:val="20"/>
                <w:szCs w:val="20"/>
              </w:rPr>
            </w:pPr>
          </w:p>
          <w:p w14:paraId="7D95F6C6" w14:textId="77777777" w:rsidR="00E35F74" w:rsidRPr="00255658" w:rsidRDefault="00E35F74" w:rsidP="00E35F74">
            <w:pPr>
              <w:rPr>
                <w:rFonts w:ascii="Times New Roman" w:hAnsi="Times New Roman" w:cs="Times New Roman"/>
                <w:sz w:val="20"/>
                <w:szCs w:val="20"/>
              </w:rPr>
            </w:pPr>
          </w:p>
          <w:p w14:paraId="595F0D70" w14:textId="77777777" w:rsidR="00E35F74" w:rsidRPr="00255658" w:rsidRDefault="00E35F74" w:rsidP="00E35F74">
            <w:pPr>
              <w:rPr>
                <w:rFonts w:ascii="Times New Roman" w:hAnsi="Times New Roman" w:cs="Times New Roman"/>
                <w:sz w:val="20"/>
                <w:szCs w:val="20"/>
              </w:rPr>
            </w:pPr>
          </w:p>
          <w:p w14:paraId="2422F684" w14:textId="1F24946E"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6C57E830"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NA </w:t>
            </w:r>
          </w:p>
          <w:p w14:paraId="43137707" w14:textId="0534C07D" w:rsidR="00E35F74" w:rsidRPr="00255658" w:rsidRDefault="00E35F74" w:rsidP="00E35F74">
            <w:pPr>
              <w:rPr>
                <w:rFonts w:ascii="Times New Roman" w:hAnsi="Times New Roman" w:cs="Times New Roman"/>
                <w:sz w:val="20"/>
                <w:szCs w:val="20"/>
              </w:rPr>
            </w:pPr>
          </w:p>
        </w:tc>
        <w:tc>
          <w:tcPr>
            <w:tcW w:w="4500" w:type="dxa"/>
          </w:tcPr>
          <w:p w14:paraId="42C8A059" w14:textId="53BE910E"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All children showed improvement across all language measures.</w:t>
            </w:r>
            <w:r w:rsidR="00A268CB" w:rsidRPr="00255658">
              <w:rPr>
                <w:rFonts w:ascii="Times New Roman" w:hAnsi="Times New Roman" w:cs="Times New Roman"/>
                <w:sz w:val="20"/>
                <w:szCs w:val="20"/>
              </w:rPr>
              <w:t xml:space="preserve"> </w:t>
            </w:r>
            <w:r w:rsidRPr="00255658">
              <w:rPr>
                <w:rFonts w:ascii="Times New Roman" w:hAnsi="Times New Roman" w:cs="Times New Roman"/>
                <w:sz w:val="20"/>
                <w:szCs w:val="20"/>
              </w:rPr>
              <w:t>Parents demonstrated increases in their use of language facilitation strategy after instruction</w:t>
            </w:r>
            <w:r w:rsidR="00A268CB" w:rsidRPr="00255658">
              <w:rPr>
                <w:rFonts w:ascii="Times New Roman" w:hAnsi="Times New Roman" w:cs="Times New Roman"/>
                <w:sz w:val="20"/>
                <w:szCs w:val="20"/>
              </w:rPr>
              <w:t>.</w:t>
            </w:r>
          </w:p>
          <w:p w14:paraId="6C1C0712" w14:textId="77777777" w:rsidR="00E35F74" w:rsidRPr="00255658" w:rsidRDefault="00E35F74" w:rsidP="00E35F74">
            <w:pPr>
              <w:rPr>
                <w:rFonts w:ascii="Times New Roman" w:hAnsi="Times New Roman" w:cs="Times New Roman"/>
                <w:sz w:val="20"/>
                <w:szCs w:val="20"/>
              </w:rPr>
            </w:pPr>
          </w:p>
        </w:tc>
      </w:tr>
      <w:tr w:rsidR="00E35F74" w:rsidRPr="00255658" w14:paraId="4155BBCE" w14:textId="0360E7F3" w:rsidTr="006D16F9">
        <w:trPr>
          <w:trHeight w:val="2870"/>
        </w:trPr>
        <w:tc>
          <w:tcPr>
            <w:tcW w:w="1885" w:type="dxa"/>
          </w:tcPr>
          <w:p w14:paraId="4A91C148"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1542/peds.2014-2134","ISBN":"0031-4005","ISSN":"0031-4005","PMID":"25733749","abstract":"OBJECTIVE: Early interventions for toddlers with expressive and receptive language delays have not resulted in positive expressive language outcomes. This randomized controlled trial tested the effects on language outcomes of a caregiver-implemented communication intervention targeting toddlers at risk for persistent language delays., METHODS: Participants included 97 toddlers, who were between 24 and 42 months with language scores at least 1.33 SDs below the normative mean and no other developmental delays, and their caregivers. Toddlers were randomly assigned to the caregiver-implemented intervention or a usual-care control group. Caregivers and children participated in 28 sessions in which caregivers were taught to implement the intervention. The primary outcome was the Preschool Language Scale, Fourth Edition, a broad-based measure of language. Outcome measurement was not blinded., RESULTS: Caregivers in the intervention improved their use of all language facilitation strategies, such as matched turns (adjusted mean difference, intervention-control, 40; 95% confidence interval 34 to 46; P &lt; .01). Children in the intervention group had significantly better receptive language skills (5.3; 95% confidence interval 0.15 to 10.4), but not broad-based expressive language skills (0.37, 95% confidence interval -4.5 to 5.3; P = .88)., CONCLUSIONS: This trial provides preliminary evidence of the short-term effects of systematic caregiver instruction on caregiver use of language facilitation strategies and subsequent changes in children's language skills. Future research should investigate the ideal dosage levels for optimizing child outcomes and determine which language facilitation strategies are associated with specific child outcomes. Research on adaptations for families from culturally and linguistically diverse backgrounds is needed.Copyright © 2015 by the American Academy of Pediatrics.","author":[{"dropping-particle":"","family":"Roberts","given":"M. Y.","non-dropping-particle":"","parse-names":false,"suffix":""},{"dropping-particle":"","family":"Kaiser","given":"A. P.","non-dropping-particle":"","parse-names":false,"suffix":""}],"container-title":"Pediatrics","id":"ITEM-1","issue":"4","issued":{"date-parts":[["2015"]]},"page":"686-693","title":"Early Intervention for Toddlers With Language Delays: A Randomized Controlled Trial","type":"article-journal","volume":"135"},"uris":["http://www.mendeley.com/documents/?uuid=50737203-3b89-4722-a3a6-c1bbfa2e7e1c"]}],"mendeley":{"formattedCitation":"(M. Y. Roberts &amp; Kaiser, 2015)","manualFormatting":"Roberts and Kaiser, (2015)","plainTextFormattedCitation":"(M. Y. Roberts &amp; Kaiser, 2015)","previouslyFormattedCitation":"(M. Y. Roberts &amp; Kaiser, 2015)"},"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Roberts and Kaiser (2015)</w:t>
            </w:r>
            <w:r w:rsidRPr="00255658">
              <w:rPr>
                <w:rFonts w:ascii="Times New Roman" w:hAnsi="Times New Roman" w:cs="Times New Roman"/>
                <w:sz w:val="20"/>
                <w:szCs w:val="20"/>
              </w:rPr>
              <w:fldChar w:fldCharType="end"/>
            </w:r>
          </w:p>
        </w:tc>
        <w:tc>
          <w:tcPr>
            <w:tcW w:w="3316" w:type="dxa"/>
          </w:tcPr>
          <w:p w14:paraId="54B0D06E"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Randomized controlled trial</w:t>
            </w:r>
          </w:p>
          <w:p w14:paraId="1E38EDAB"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Approach</w:t>
            </w:r>
            <w:r w:rsidRPr="00255658">
              <w:rPr>
                <w:rFonts w:ascii="Times New Roman" w:hAnsi="Times New Roman" w:cs="Times New Roman"/>
                <w:sz w:val="20"/>
                <w:szCs w:val="20"/>
              </w:rPr>
              <w:t>: Hybrid</w:t>
            </w:r>
          </w:p>
          <w:p w14:paraId="09028D92"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Enhanced Milieu Teaching</w:t>
            </w:r>
          </w:p>
          <w:p w14:paraId="41FDC25A"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3 months treatment; 28 individual training sessions twice per week, which consist of 4 workshops (1hour/session) and 24 practice sessions (40 minutes- 1 hour/session)</w:t>
            </w:r>
          </w:p>
        </w:tc>
        <w:tc>
          <w:tcPr>
            <w:tcW w:w="2250" w:type="dxa"/>
          </w:tcPr>
          <w:p w14:paraId="3625B4C5"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2C88488D"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Receptive and expressive language skills, receptive and expressive vocabulary, NDW</w:t>
            </w:r>
          </w:p>
          <w:p w14:paraId="4A795506" w14:textId="77777777" w:rsidR="00E35F74" w:rsidRPr="00255658" w:rsidRDefault="00E35F74" w:rsidP="00E35F74">
            <w:pPr>
              <w:rPr>
                <w:rFonts w:ascii="Times New Roman" w:hAnsi="Times New Roman" w:cs="Times New Roman"/>
                <w:sz w:val="20"/>
                <w:szCs w:val="20"/>
              </w:rPr>
            </w:pPr>
          </w:p>
          <w:p w14:paraId="3405B4C0"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52B16FCA" w14:textId="59F402EA"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s’ use of language facilitation  strategies</w:t>
            </w:r>
          </w:p>
        </w:tc>
        <w:tc>
          <w:tcPr>
            <w:tcW w:w="1890" w:type="dxa"/>
          </w:tcPr>
          <w:p w14:paraId="65A9A606"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38532EFD"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LS- 4, CDI, EOWPVT, PPVT</w:t>
            </w:r>
          </w:p>
          <w:p w14:paraId="6A3E6E95" w14:textId="0120AAB2" w:rsidR="00E35F74" w:rsidRPr="00255658" w:rsidRDefault="00E35F74" w:rsidP="00E35F74">
            <w:pPr>
              <w:rPr>
                <w:rFonts w:ascii="Times New Roman" w:hAnsi="Times New Roman" w:cs="Times New Roman"/>
                <w:sz w:val="20"/>
                <w:szCs w:val="20"/>
              </w:rPr>
            </w:pPr>
          </w:p>
          <w:p w14:paraId="5D41206A" w14:textId="268573BA" w:rsidR="00E35F74" w:rsidRPr="00255658" w:rsidRDefault="00E35F74" w:rsidP="00E35F74">
            <w:pPr>
              <w:rPr>
                <w:rFonts w:ascii="Times New Roman" w:hAnsi="Times New Roman" w:cs="Times New Roman"/>
                <w:sz w:val="20"/>
                <w:szCs w:val="20"/>
              </w:rPr>
            </w:pPr>
          </w:p>
          <w:p w14:paraId="68B5771E" w14:textId="14A79DDB" w:rsidR="00E35F74" w:rsidRPr="00255658" w:rsidRDefault="00E35F74" w:rsidP="00E35F74">
            <w:pPr>
              <w:rPr>
                <w:rFonts w:ascii="Times New Roman" w:hAnsi="Times New Roman" w:cs="Times New Roman"/>
                <w:sz w:val="20"/>
                <w:szCs w:val="20"/>
              </w:rPr>
            </w:pPr>
          </w:p>
          <w:p w14:paraId="7D5F99DF" w14:textId="579EEC82" w:rsidR="00E35F74" w:rsidRPr="00255658" w:rsidRDefault="00E35F74" w:rsidP="00E35F74">
            <w:pPr>
              <w:rPr>
                <w:rFonts w:ascii="Times New Roman" w:hAnsi="Times New Roman" w:cs="Times New Roman"/>
                <w:sz w:val="20"/>
                <w:szCs w:val="20"/>
              </w:rPr>
            </w:pPr>
          </w:p>
          <w:p w14:paraId="4BD89F8E"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06E411AB" w14:textId="506DE3FA"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p w14:paraId="78253FB0" w14:textId="77777777" w:rsidR="00E35F74" w:rsidRPr="00255658" w:rsidRDefault="00E35F74" w:rsidP="00E35F74">
            <w:pPr>
              <w:rPr>
                <w:rFonts w:ascii="Times New Roman" w:hAnsi="Times New Roman" w:cs="Times New Roman"/>
                <w:sz w:val="20"/>
                <w:szCs w:val="20"/>
              </w:rPr>
            </w:pPr>
          </w:p>
          <w:p w14:paraId="7C1A7092" w14:textId="4A9757F9" w:rsidR="00E35F74" w:rsidRPr="00255658" w:rsidRDefault="00E35F74" w:rsidP="00E35F74">
            <w:pPr>
              <w:rPr>
                <w:rFonts w:ascii="Times New Roman" w:hAnsi="Times New Roman" w:cs="Times New Roman"/>
                <w:sz w:val="20"/>
                <w:szCs w:val="20"/>
              </w:rPr>
            </w:pPr>
          </w:p>
        </w:tc>
        <w:tc>
          <w:tcPr>
            <w:tcW w:w="4500" w:type="dxa"/>
          </w:tcPr>
          <w:p w14:paraId="0D8CF532" w14:textId="25BC4502"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ren in the PILI group had significantly better receptive skills than children in the usual-care group. Parents in the PILI groups improved their use of all language facilitation strategies</w:t>
            </w:r>
          </w:p>
        </w:tc>
      </w:tr>
      <w:tr w:rsidR="00E35F74" w:rsidRPr="00255658" w14:paraId="15D00B4C" w14:textId="4EEA3D10" w:rsidTr="00255658">
        <w:trPr>
          <w:trHeight w:val="2240"/>
        </w:trPr>
        <w:tc>
          <w:tcPr>
            <w:tcW w:w="1885" w:type="dxa"/>
          </w:tcPr>
          <w:p w14:paraId="1112B0F8" w14:textId="6721A2BE"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lastRenderedPageBreak/>
              <w:fldChar w:fldCharType="begin" w:fldLock="1"/>
            </w:r>
            <w:r w:rsidRPr="00255658">
              <w:rPr>
                <w:rFonts w:ascii="Times New Roman" w:hAnsi="Times New Roman" w:cs="Times New Roman"/>
                <w:sz w:val="20"/>
                <w:szCs w:val="20"/>
              </w:rPr>
              <w:instrText>ADDIN CSL_CITATION {"citationItems":[{"id":"ITEM-1","itemData":{"DOI":"10.1177/0265659009349978","ISBN":"0265-6590","ISSN":"02656590","abstract":"An efficacy study of an indirect or Parent-based intervention programme involving Video Home Training (PVHT) was conducted with a focus on parental strategies to (re-)establish coherence in conversations between young children with Developmental Language Delay (DLD) and their parents or caregivers. In order to assess the efficacy of the PVHT programme, linguistic and conversational coherence outcomes were compared to those for a Direct Child language Intervention (DCI) programme. A randomized controlled group design with follow-up measures was used: there were 11 children with their parents in the PVHT group and 11 children with their parents in the DCI group. Compared to the DCI programme the PVHT programme showed significant short-term and long-term effects on mean length of utterance, grammar, language comprehension and conversational coherence at post-treatment and follow-up. The results are discussed in light of previous studies, VHT and the PVHT-focus on parental training of strategies to create conversational coherence.","author":[{"dropping-particle":"","family":"Balkom","given":"Hans","non-dropping-particle":"Van","parse-names":false,"suffix":""},{"dropping-particle":"","family":"Verhoeven","given":"Ludo","non-dropping-particle":"","parse-names":false,"suffix":""},{"dropping-particle":"","family":"Weerdenburg","given":"Marjolijn","non-dropping-particle":"Van","parse-names":false,"suffix":""},{"dropping-particle":"","family":"Stoep","given":"Judith","non-dropping-particle":"","parse-names":false,"suffix":""}],"container-title":"Child Language Teaching and Therapy","id":"ITEM-1","issue":"3","issued":{"date-parts":[["2010"]]},"page":"221-237","title":"Effects of Parent-based Video Home Training in children with developmental language delay","type":"article-journal","volume":"26"},"uris":["http://www.mendeley.com/documents/?uuid=663b0f66-807c-4181-9460-e78bcdf7d2a2"]}],"mendeley":{"formattedCitation":"(Van Balkom et al., 2010)","manualFormatting":"Van Balkom et al., (2010)"},"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Van Balkom </w:t>
            </w:r>
            <w:r w:rsidRPr="00255658">
              <w:rPr>
                <w:rFonts w:ascii="Times New Roman" w:hAnsi="Times New Roman" w:cs="Times New Roman"/>
                <w:i/>
                <w:iCs/>
                <w:noProof/>
                <w:sz w:val="20"/>
                <w:szCs w:val="20"/>
              </w:rPr>
              <w:t xml:space="preserve">et al. </w:t>
            </w:r>
            <w:r w:rsidRPr="00255658">
              <w:rPr>
                <w:rFonts w:ascii="Times New Roman" w:hAnsi="Times New Roman" w:cs="Times New Roman"/>
                <w:noProof/>
                <w:sz w:val="20"/>
                <w:szCs w:val="20"/>
              </w:rPr>
              <w:t>(2010)</w:t>
            </w:r>
            <w:r w:rsidRPr="00255658">
              <w:rPr>
                <w:rFonts w:ascii="Times New Roman" w:hAnsi="Times New Roman" w:cs="Times New Roman"/>
                <w:sz w:val="20"/>
                <w:szCs w:val="20"/>
              </w:rPr>
              <w:fldChar w:fldCharType="end"/>
            </w:r>
          </w:p>
        </w:tc>
        <w:tc>
          <w:tcPr>
            <w:tcW w:w="3316" w:type="dxa"/>
          </w:tcPr>
          <w:p w14:paraId="151BD97C"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Randomized controlled trial</w:t>
            </w:r>
          </w:p>
          <w:p w14:paraId="68733725"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Approach</w:t>
            </w:r>
            <w:r w:rsidRPr="00255658">
              <w:rPr>
                <w:rFonts w:ascii="Times New Roman" w:hAnsi="Times New Roman" w:cs="Times New Roman"/>
                <w:sz w:val="20"/>
                <w:szCs w:val="20"/>
              </w:rPr>
              <w:t>: Child-led</w:t>
            </w:r>
          </w:p>
          <w:p w14:paraId="27178320"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xml:space="preserve">: Parent Based Video Home Training </w:t>
            </w:r>
          </w:p>
          <w:p w14:paraId="4C0E1FB1"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Duration: 13 weeks treatment; 6 home visits fortnightly (90 minutes/session)</w:t>
            </w:r>
          </w:p>
        </w:tc>
        <w:tc>
          <w:tcPr>
            <w:tcW w:w="2250" w:type="dxa"/>
          </w:tcPr>
          <w:p w14:paraId="3FA96C3F"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61AA7364"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MLU, grammaticality (syntax and morphology), receptive skills, conversational coherence</w:t>
            </w:r>
          </w:p>
          <w:p w14:paraId="6319C09B" w14:textId="77777777" w:rsidR="00E35F74" w:rsidRPr="00255658" w:rsidRDefault="00E35F74" w:rsidP="00E35F74">
            <w:pPr>
              <w:rPr>
                <w:rFonts w:ascii="Times New Roman" w:hAnsi="Times New Roman" w:cs="Times New Roman"/>
                <w:sz w:val="20"/>
                <w:szCs w:val="20"/>
              </w:rPr>
            </w:pPr>
          </w:p>
          <w:p w14:paraId="6DFEEF1F"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28663709" w14:textId="682858EB"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1890" w:type="dxa"/>
          </w:tcPr>
          <w:p w14:paraId="6EE8157F"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588D9914"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Dutch version of LARSP and RLDS</w:t>
            </w:r>
          </w:p>
          <w:p w14:paraId="4B367C7E" w14:textId="77777777" w:rsidR="00E35F74" w:rsidRPr="00255658" w:rsidRDefault="00E35F74" w:rsidP="00E35F74">
            <w:pPr>
              <w:rPr>
                <w:rFonts w:ascii="Times New Roman" w:hAnsi="Times New Roman" w:cs="Times New Roman"/>
                <w:sz w:val="20"/>
                <w:szCs w:val="20"/>
              </w:rPr>
            </w:pPr>
          </w:p>
          <w:p w14:paraId="0452BAA7" w14:textId="77777777" w:rsidR="00E35F74" w:rsidRPr="00255658" w:rsidRDefault="00E35F74" w:rsidP="00E35F74">
            <w:pPr>
              <w:rPr>
                <w:rFonts w:ascii="Times New Roman" w:hAnsi="Times New Roman" w:cs="Times New Roman"/>
                <w:sz w:val="20"/>
                <w:szCs w:val="20"/>
              </w:rPr>
            </w:pPr>
          </w:p>
          <w:p w14:paraId="74CF5A14" w14:textId="77777777" w:rsidR="00E35F74" w:rsidRPr="00255658" w:rsidRDefault="00E35F74" w:rsidP="00E35F74">
            <w:pPr>
              <w:rPr>
                <w:rFonts w:ascii="Times New Roman" w:hAnsi="Times New Roman" w:cs="Times New Roman"/>
                <w:sz w:val="20"/>
                <w:szCs w:val="20"/>
              </w:rPr>
            </w:pPr>
          </w:p>
          <w:p w14:paraId="51BFA10F" w14:textId="77777777" w:rsidR="00E35F74" w:rsidRPr="00255658" w:rsidRDefault="00E35F74" w:rsidP="00E35F74">
            <w:pPr>
              <w:rPr>
                <w:rFonts w:ascii="Times New Roman" w:hAnsi="Times New Roman" w:cs="Times New Roman"/>
                <w:sz w:val="20"/>
                <w:szCs w:val="20"/>
              </w:rPr>
            </w:pPr>
          </w:p>
          <w:p w14:paraId="75A7E609"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745A1A40" w14:textId="4530D68A"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4500" w:type="dxa"/>
          </w:tcPr>
          <w:p w14:paraId="6F37BBCB" w14:textId="42B02CED"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Children in the PILI group showed significant short-term and long-term improvement in all language measures and conversation coherence as compared to children in the direct therapy group. </w:t>
            </w:r>
          </w:p>
        </w:tc>
      </w:tr>
      <w:tr w:rsidR="00E35F74" w:rsidRPr="00255658" w14:paraId="6181D685" w14:textId="1CD9CAE0" w:rsidTr="009C7C2A">
        <w:trPr>
          <w:trHeight w:val="968"/>
        </w:trPr>
        <w:tc>
          <w:tcPr>
            <w:tcW w:w="1885" w:type="dxa"/>
          </w:tcPr>
          <w:p w14:paraId="694E140F"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author":[{"dropping-particle":"","family":"Whitehurst","given":"G. J.","non-dropping-particle":"","parse-names":false,"suffix":""},{"dropping-particle":"","family":"Fischel","given":"J. E.","non-dropping-particle":"","parse-names":false,"suffix":""},{"dropping-particle":"","family":"Lonigan","given":"C. J.","non-dropping-particle":"","parse-names":false,"suffix":""},{"dropping-particle":"","family":"Valdez-Menchaca","given":"M.C","non-dropping-particle":"","parse-names":false,"suffix":""},{"dropping-particle":"","family":"Arnold","given":"D. S.","non-dropping-particle":"","parse-names":false,"suffix":""},{"dropping-particle":"","family":"Smith","given":"M","non-dropping-particle":"","parse-names":false,"suffix":""}],"container-title":"Topics in Language Disorders.","id":"ITEM-1","issued":{"date-parts":[["1991"]]},"page":"55-68","title":"Treatment of Early Expressive Language Delay: If, When, and How","type":"article"},"uris":["http://www.mendeley.com/documents/?uuid=85ee6007-ab88-429d-85f2-58e57326e79e"]}],"mendeley":{"formattedCitation":"(Whitehurst et al., 1991)","manualFormatting":"Whitehurst et al. (1991)","plainTextFormattedCitation":"(Whitehurst et al., 1991)","previouslyFormattedCitation":"(Whitehurst et al., 1991)"},"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Whitehurst </w:t>
            </w:r>
            <w:r w:rsidRPr="00255658">
              <w:rPr>
                <w:rFonts w:ascii="Times New Roman" w:hAnsi="Times New Roman" w:cs="Times New Roman"/>
                <w:i/>
                <w:iCs/>
                <w:noProof/>
                <w:sz w:val="20"/>
                <w:szCs w:val="20"/>
              </w:rPr>
              <w:t xml:space="preserve">et al. </w:t>
            </w:r>
            <w:r w:rsidRPr="00255658">
              <w:rPr>
                <w:rFonts w:ascii="Times New Roman" w:hAnsi="Times New Roman" w:cs="Times New Roman"/>
                <w:noProof/>
                <w:sz w:val="20"/>
                <w:szCs w:val="20"/>
              </w:rPr>
              <w:t>(1991)</w:t>
            </w:r>
            <w:r w:rsidRPr="00255658">
              <w:rPr>
                <w:rFonts w:ascii="Times New Roman" w:hAnsi="Times New Roman" w:cs="Times New Roman"/>
                <w:sz w:val="20"/>
                <w:szCs w:val="20"/>
              </w:rPr>
              <w:fldChar w:fldCharType="end"/>
            </w:r>
          </w:p>
        </w:tc>
        <w:tc>
          <w:tcPr>
            <w:tcW w:w="3316" w:type="dxa"/>
          </w:tcPr>
          <w:p w14:paraId="73647F27" w14:textId="77777777" w:rsidR="00E35F74" w:rsidRPr="00255658" w:rsidRDefault="00E35F74" w:rsidP="00E35F74">
            <w:pPr>
              <w:rPr>
                <w:rFonts w:ascii="Times New Roman" w:hAnsi="Times New Roman" w:cs="Times New Roman"/>
                <w:i/>
                <w:sz w:val="20"/>
                <w:szCs w:val="20"/>
              </w:rPr>
            </w:pPr>
            <w:r w:rsidRPr="00255658">
              <w:rPr>
                <w:rFonts w:ascii="Times New Roman" w:hAnsi="Times New Roman" w:cs="Times New Roman"/>
                <w:i/>
                <w:sz w:val="20"/>
                <w:szCs w:val="20"/>
              </w:rPr>
              <w:t xml:space="preserve">Design: </w:t>
            </w:r>
            <w:r w:rsidRPr="00255658">
              <w:rPr>
                <w:rFonts w:ascii="Times New Roman" w:hAnsi="Times New Roman" w:cs="Times New Roman"/>
                <w:sz w:val="20"/>
                <w:szCs w:val="20"/>
              </w:rPr>
              <w:t>Randomized controlled trial</w:t>
            </w:r>
          </w:p>
          <w:p w14:paraId="716EF719"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Approach</w:t>
            </w:r>
            <w:r w:rsidRPr="00255658">
              <w:rPr>
                <w:rFonts w:ascii="Times New Roman" w:hAnsi="Times New Roman" w:cs="Times New Roman"/>
                <w:sz w:val="20"/>
                <w:szCs w:val="20"/>
              </w:rPr>
              <w:t>: Hybrid</w:t>
            </w:r>
          </w:p>
          <w:p w14:paraId="490A64B4"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Program</w:t>
            </w:r>
            <w:r w:rsidRPr="00255658">
              <w:rPr>
                <w:rFonts w:ascii="Times New Roman" w:hAnsi="Times New Roman" w:cs="Times New Roman"/>
                <w:sz w:val="20"/>
                <w:szCs w:val="20"/>
              </w:rPr>
              <w:t>: Home-Based Intervention</w:t>
            </w:r>
          </w:p>
          <w:p w14:paraId="2EC63983"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i/>
                <w:sz w:val="20"/>
                <w:szCs w:val="20"/>
              </w:rPr>
              <w:t>Duration</w:t>
            </w:r>
            <w:r w:rsidRPr="00255658">
              <w:rPr>
                <w:rFonts w:ascii="Times New Roman" w:hAnsi="Times New Roman" w:cs="Times New Roman"/>
                <w:sz w:val="20"/>
                <w:szCs w:val="20"/>
              </w:rPr>
              <w:t>: 7 biweekly sessions clinic visit (30 minutes/session)</w:t>
            </w:r>
          </w:p>
        </w:tc>
        <w:tc>
          <w:tcPr>
            <w:tcW w:w="2250" w:type="dxa"/>
          </w:tcPr>
          <w:p w14:paraId="7DA33BEE"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7A3F0475"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Receptive and expressive vocabulary, expressive verbal fluency, articulation</w:t>
            </w:r>
          </w:p>
          <w:p w14:paraId="5E9AE507" w14:textId="478CE9E3" w:rsidR="00E35F74" w:rsidRPr="00255658" w:rsidRDefault="00E35F74" w:rsidP="00E35F74">
            <w:pPr>
              <w:rPr>
                <w:rFonts w:ascii="Times New Roman" w:hAnsi="Times New Roman" w:cs="Times New Roman"/>
                <w:sz w:val="20"/>
                <w:szCs w:val="20"/>
              </w:rPr>
            </w:pPr>
          </w:p>
          <w:p w14:paraId="22B05008" w14:textId="77777777" w:rsidR="009C7C2A" w:rsidRPr="00255658" w:rsidRDefault="009C7C2A" w:rsidP="00E35F74">
            <w:pPr>
              <w:rPr>
                <w:rFonts w:ascii="Times New Roman" w:hAnsi="Times New Roman" w:cs="Times New Roman"/>
                <w:sz w:val="20"/>
                <w:szCs w:val="20"/>
              </w:rPr>
            </w:pPr>
          </w:p>
          <w:p w14:paraId="7751265D"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10ADCFE9" w14:textId="7F39C268"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1890" w:type="dxa"/>
          </w:tcPr>
          <w:p w14:paraId="65E3FD1A"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Child:</w:t>
            </w:r>
          </w:p>
          <w:p w14:paraId="7671A8E1"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PVT, ITPA, EOWPVT, Templin-Darley Tests of Articulation</w:t>
            </w:r>
          </w:p>
          <w:p w14:paraId="2BF9E278" w14:textId="77777777" w:rsidR="00E35F74" w:rsidRPr="00255658" w:rsidRDefault="00E35F74" w:rsidP="00E35F74">
            <w:pPr>
              <w:rPr>
                <w:rFonts w:ascii="Times New Roman" w:hAnsi="Times New Roman" w:cs="Times New Roman"/>
                <w:sz w:val="20"/>
                <w:szCs w:val="20"/>
              </w:rPr>
            </w:pPr>
          </w:p>
          <w:p w14:paraId="2C71CE64" w14:textId="77777777"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Parent:</w:t>
            </w:r>
          </w:p>
          <w:p w14:paraId="770DDC48" w14:textId="2507AB88"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NA</w:t>
            </w:r>
          </w:p>
        </w:tc>
        <w:tc>
          <w:tcPr>
            <w:tcW w:w="4500" w:type="dxa"/>
          </w:tcPr>
          <w:p w14:paraId="6545D514" w14:textId="7BB859B5" w:rsidR="00E35F74" w:rsidRPr="00255658" w:rsidRDefault="00E35F74" w:rsidP="00E35F74">
            <w:pPr>
              <w:rPr>
                <w:rFonts w:ascii="Times New Roman" w:hAnsi="Times New Roman" w:cs="Times New Roman"/>
                <w:sz w:val="20"/>
                <w:szCs w:val="20"/>
              </w:rPr>
            </w:pPr>
            <w:r w:rsidRPr="00255658">
              <w:rPr>
                <w:rFonts w:ascii="Times New Roman" w:hAnsi="Times New Roman" w:cs="Times New Roman"/>
                <w:sz w:val="20"/>
                <w:szCs w:val="20"/>
              </w:rPr>
              <w:t xml:space="preserve">Children in the PILI group had a significantly higher score on the language measures immediately after treatment than the no intervention group. </w:t>
            </w:r>
          </w:p>
        </w:tc>
      </w:tr>
    </w:tbl>
    <w:bookmarkEnd w:id="0"/>
    <w:bookmarkEnd w:id="1"/>
    <w:p w14:paraId="0A810221" w14:textId="77777777" w:rsidR="00B67BBA" w:rsidRPr="00255658" w:rsidRDefault="00B67BBA" w:rsidP="00B67BBA">
      <w:pPr>
        <w:spacing w:line="240" w:lineRule="auto"/>
        <w:jc w:val="both"/>
        <w:rPr>
          <w:rFonts w:ascii="Times New Roman" w:hAnsi="Times New Roman" w:cs="Times New Roman"/>
          <w:sz w:val="20"/>
          <w:szCs w:val="20"/>
        </w:rPr>
      </w:pPr>
      <w:r w:rsidRPr="00255658">
        <w:rPr>
          <w:rFonts w:ascii="Times New Roman" w:hAnsi="Times New Roman" w:cs="Times New Roman"/>
          <w:i/>
          <w:iCs/>
          <w:sz w:val="20"/>
          <w:szCs w:val="20"/>
        </w:rPr>
        <w:t>Note:</w:t>
      </w:r>
      <w:r w:rsidRPr="00255658">
        <w:rPr>
          <w:rFonts w:ascii="Times New Roman" w:hAnsi="Times New Roman" w:cs="Times New Roman"/>
          <w:sz w:val="20"/>
          <w:szCs w:val="20"/>
        </w:rPr>
        <w:t xml:space="preserve"> PLS: Pre-school Language Scales; CDI: Communicative Development Inventories; SETK: standardised and norm-referenced instrument to examine the language status of German speaking children; AWST-R: Expressive Vocabulary Test for 3- to 5-Year-Old Children, Revision; K-ABC: Kaufman Assessment Battery for Children; RDLS/RLDS: </w:t>
      </w:r>
      <w:proofErr w:type="spellStart"/>
      <w:r w:rsidRPr="00255658">
        <w:rPr>
          <w:rFonts w:ascii="Times New Roman" w:hAnsi="Times New Roman" w:cs="Times New Roman"/>
          <w:sz w:val="20"/>
          <w:szCs w:val="20"/>
        </w:rPr>
        <w:t>Reynell</w:t>
      </w:r>
      <w:proofErr w:type="spellEnd"/>
      <w:r w:rsidRPr="00255658">
        <w:rPr>
          <w:rFonts w:ascii="Times New Roman" w:hAnsi="Times New Roman" w:cs="Times New Roman"/>
          <w:sz w:val="20"/>
          <w:szCs w:val="20"/>
        </w:rPr>
        <w:t xml:space="preserve"> Developmental Language Scales; DLSPT: Derbyshire Language Scheme Picture Test; CBCL: Child </w:t>
      </w:r>
      <w:proofErr w:type="spellStart"/>
      <w:r w:rsidRPr="00255658">
        <w:rPr>
          <w:rFonts w:ascii="Times New Roman" w:hAnsi="Times New Roman" w:cs="Times New Roman"/>
          <w:sz w:val="20"/>
          <w:szCs w:val="20"/>
        </w:rPr>
        <w:t>Behavior</w:t>
      </w:r>
      <w:proofErr w:type="spellEnd"/>
      <w:r w:rsidRPr="00255658">
        <w:rPr>
          <w:rFonts w:ascii="Times New Roman" w:hAnsi="Times New Roman" w:cs="Times New Roman"/>
          <w:sz w:val="20"/>
          <w:szCs w:val="20"/>
        </w:rPr>
        <w:t xml:space="preserve"> Checklist; TOLD-2: Test of Language Development-2 Primary; REC: Revised Experiencer Constraint; PLAI: Preschool Language Assessment Instrument; SICD: Sequenced Inventory of Communicative Development; EOWPVT: Expressive One Word Picture Vocabulary Test–Fourth Edition; </w:t>
      </w:r>
      <w:proofErr w:type="spellStart"/>
      <w:r w:rsidRPr="00255658">
        <w:rPr>
          <w:rFonts w:ascii="Times New Roman" w:hAnsi="Times New Roman" w:cs="Times New Roman"/>
          <w:sz w:val="20"/>
          <w:szCs w:val="20"/>
        </w:rPr>
        <w:t>MLUm</w:t>
      </w:r>
      <w:proofErr w:type="spellEnd"/>
      <w:r w:rsidRPr="00255658">
        <w:rPr>
          <w:rFonts w:ascii="Times New Roman" w:hAnsi="Times New Roman" w:cs="Times New Roman"/>
          <w:sz w:val="20"/>
          <w:szCs w:val="20"/>
        </w:rPr>
        <w:t>: mean length of utterance in morphemes; NDW: number of different words; TNW: number of total words; PPVT: Peabody Picture Vocabulary Test; LARSP: Language Assessment, Remediation, and Screening Procedure; ITPA: Illinois Test of Psycholinguistic Abilities</w:t>
      </w:r>
    </w:p>
    <w:p w14:paraId="4D0F893A" w14:textId="123B7053" w:rsidR="004058AC" w:rsidRPr="00255658" w:rsidRDefault="004058AC" w:rsidP="00694CF0">
      <w:pPr>
        <w:spacing w:line="240" w:lineRule="auto"/>
        <w:rPr>
          <w:sz w:val="20"/>
          <w:szCs w:val="20"/>
        </w:rPr>
      </w:pPr>
    </w:p>
    <w:p w14:paraId="562F5FCC" w14:textId="2D06D79A" w:rsidR="00F34F5A" w:rsidRPr="00255658" w:rsidRDefault="007D457D" w:rsidP="007D457D">
      <w:pPr>
        <w:rPr>
          <w:sz w:val="20"/>
          <w:szCs w:val="20"/>
        </w:rPr>
      </w:pPr>
      <w:r w:rsidRPr="00255658">
        <w:rPr>
          <w:sz w:val="20"/>
          <w:szCs w:val="20"/>
        </w:rPr>
        <w:br w:type="page"/>
      </w:r>
    </w:p>
    <w:p w14:paraId="727AF2B1" w14:textId="77777777" w:rsidR="00FC6B0C" w:rsidRPr="00255658" w:rsidRDefault="00FC6B0C" w:rsidP="00F34F5A">
      <w:pPr>
        <w:spacing w:line="240" w:lineRule="auto"/>
        <w:jc w:val="center"/>
        <w:rPr>
          <w:rFonts w:ascii="Times New Roman" w:hAnsi="Times New Roman" w:cs="Times New Roman"/>
          <w:sz w:val="20"/>
          <w:szCs w:val="20"/>
        </w:rPr>
      </w:pPr>
      <w:r w:rsidRPr="00255658">
        <w:rPr>
          <w:rFonts w:ascii="Times New Roman" w:hAnsi="Times New Roman" w:cs="Times New Roman"/>
          <w:sz w:val="20"/>
          <w:szCs w:val="20"/>
        </w:rPr>
        <w:lastRenderedPageBreak/>
        <w:t>Table 2</w:t>
      </w:r>
      <w:r w:rsidR="00F34F5A" w:rsidRPr="00255658">
        <w:rPr>
          <w:rFonts w:ascii="Times New Roman" w:hAnsi="Times New Roman" w:cs="Times New Roman"/>
          <w:sz w:val="20"/>
          <w:szCs w:val="20"/>
        </w:rPr>
        <w:t xml:space="preserve">. </w:t>
      </w:r>
      <w:r w:rsidRPr="00255658">
        <w:rPr>
          <w:rFonts w:ascii="Times New Roman" w:hAnsi="Times New Roman" w:cs="Times New Roman"/>
          <w:sz w:val="20"/>
          <w:szCs w:val="20"/>
        </w:rPr>
        <w:t>Characteristic of participants</w:t>
      </w:r>
    </w:p>
    <w:tbl>
      <w:tblPr>
        <w:tblStyle w:val="TableGrid"/>
        <w:tblW w:w="13620" w:type="dxa"/>
        <w:tblLook w:val="04A0" w:firstRow="1" w:lastRow="0" w:firstColumn="1" w:lastColumn="0" w:noHBand="0" w:noVBand="1"/>
      </w:tblPr>
      <w:tblGrid>
        <w:gridCol w:w="2591"/>
        <w:gridCol w:w="5684"/>
        <w:gridCol w:w="5345"/>
      </w:tblGrid>
      <w:tr w:rsidR="002E7112" w:rsidRPr="00255658" w14:paraId="78221867" w14:textId="77777777" w:rsidTr="001606BD">
        <w:trPr>
          <w:trHeight w:val="305"/>
        </w:trPr>
        <w:tc>
          <w:tcPr>
            <w:tcW w:w="2591" w:type="dxa"/>
            <w:vAlign w:val="center"/>
          </w:tcPr>
          <w:p w14:paraId="71BD6B7B" w14:textId="77777777" w:rsidR="002E7112" w:rsidRPr="00255658" w:rsidRDefault="002E7112" w:rsidP="002E7112">
            <w:pPr>
              <w:jc w:val="center"/>
              <w:rPr>
                <w:rFonts w:ascii="Times New Roman" w:hAnsi="Times New Roman" w:cs="Times New Roman"/>
                <w:b/>
                <w:sz w:val="20"/>
                <w:szCs w:val="20"/>
              </w:rPr>
            </w:pPr>
            <w:r w:rsidRPr="00255658">
              <w:rPr>
                <w:rFonts w:ascii="Times New Roman" w:hAnsi="Times New Roman" w:cs="Times New Roman"/>
                <w:b/>
                <w:sz w:val="20"/>
                <w:szCs w:val="20"/>
              </w:rPr>
              <w:t>Author (s)</w:t>
            </w:r>
          </w:p>
        </w:tc>
        <w:tc>
          <w:tcPr>
            <w:tcW w:w="5684" w:type="dxa"/>
          </w:tcPr>
          <w:p w14:paraId="0AD13F34" w14:textId="77777777" w:rsidR="002E7112" w:rsidRPr="00255658" w:rsidRDefault="002E7112" w:rsidP="002E7112">
            <w:pPr>
              <w:jc w:val="center"/>
              <w:rPr>
                <w:rFonts w:ascii="Times New Roman" w:hAnsi="Times New Roman" w:cs="Times New Roman"/>
                <w:b/>
                <w:sz w:val="20"/>
                <w:szCs w:val="20"/>
              </w:rPr>
            </w:pPr>
            <w:r w:rsidRPr="00255658">
              <w:rPr>
                <w:rFonts w:ascii="Times New Roman" w:hAnsi="Times New Roman" w:cs="Times New Roman"/>
                <w:b/>
                <w:sz w:val="20"/>
                <w:szCs w:val="20"/>
              </w:rPr>
              <w:t>Child Participants</w:t>
            </w:r>
          </w:p>
        </w:tc>
        <w:tc>
          <w:tcPr>
            <w:tcW w:w="5345" w:type="dxa"/>
            <w:vAlign w:val="center"/>
          </w:tcPr>
          <w:p w14:paraId="18726890" w14:textId="77777777" w:rsidR="002E7112" w:rsidRPr="00255658" w:rsidRDefault="001606BD" w:rsidP="001606BD">
            <w:pPr>
              <w:jc w:val="center"/>
              <w:rPr>
                <w:rFonts w:ascii="Times New Roman" w:hAnsi="Times New Roman" w:cs="Times New Roman"/>
                <w:b/>
                <w:bCs/>
                <w:sz w:val="20"/>
                <w:szCs w:val="20"/>
              </w:rPr>
            </w:pPr>
            <w:r w:rsidRPr="00255658">
              <w:rPr>
                <w:rFonts w:ascii="Times New Roman" w:hAnsi="Times New Roman" w:cs="Times New Roman"/>
                <w:b/>
                <w:bCs/>
                <w:sz w:val="20"/>
                <w:szCs w:val="20"/>
              </w:rPr>
              <w:t>Adult Participants</w:t>
            </w:r>
          </w:p>
        </w:tc>
      </w:tr>
      <w:tr w:rsidR="002E7112" w:rsidRPr="00255658" w14:paraId="738998B0" w14:textId="77777777" w:rsidTr="00255658">
        <w:trPr>
          <w:trHeight w:val="1808"/>
        </w:trPr>
        <w:tc>
          <w:tcPr>
            <w:tcW w:w="2591" w:type="dxa"/>
            <w:vAlign w:val="center"/>
          </w:tcPr>
          <w:p w14:paraId="4F0F1B2E"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1080/1368282031000121651","ISBN":"1368-2822","ISSN":"13682822","PMID":"14578050","abstract":"BACKGROUND: Both direct (clinician to child) and indirect (clinician to carer) approaches are currently used in the management of children with language delay, but there is as yet little evidence about their relative effects or resource implications. AIMS: This research project compared the Hanen Parent Programme (HPP) in terms of its effectiveness and consequent suitability for an inner-city UK population with clinic-based, direct intervention. METHODS &amp; PROCEDURES: Thirty-seven children aged 2;06-3;06 years with a diagnosis of language impairment and their parents took part in the research project. The children were allocated on a geographical basis to receive therapy either as part of an HPP or in a clinic. Nineteen children and their families took part in one of the five Hanen groups that ran successively over 16 months; 18 children and their families received clinic-based intervention. The children's language was assessed using the PLS-3 (UK version) and from an analysis of audio-taped parent and child interaction at three assessment points, one pretherapy and two post-therapy over 12 months. Two parent language measures were also analysed. OUTCOMES &amp; RESULTS: Significant gains in language scores were shown by 71% of the children over 12 months. There were no statistically significant differences in child language scores between the two therapy groups at any assessment point. However, the HPP was twice as intensive (in terms of therapist time) as clinic therapy based on average group size, which has resource implications. CONCLUSIONS. Results suggest that there are parent and child factors that need consideration when choosing an appropriate intervention programme for a child with language impairment. Parental expectations, existing interaction style and the level of child language may be important influencing factors.","author":[{"dropping-particle":"","family":"Baxendale","given":"Janet","non-dropping-particle":"","parse-names":false,"suffix":""},{"dropping-particle":"","family":"Hesketh","given":"Anne","non-dropping-particle":"","parse-names":false,"suffix":""}],"container-title":"International Journal of Language and Communication Disorders","id":"ITEM-1","issue":"4","issued":{"date-parts":[["2003"]]},"page":"397-415","title":"Comparison of the effectiveness of the Hanen Parent Programme and traditional clinic therapy","type":"article-journal","volume":"38"},"uris":["http://www.mendeley.com/documents/?uuid=f5ba6cf8-fb4d-4526-b314-746e804ab250"]}],"mendeley":{"formattedCitation":"(Baxendale &amp; Hesketh, 2003)","manualFormatting":"Baxendale &amp; Hesketh (2003)","plainTextFormattedCitation":"(Baxendale &amp; Hesketh, 2003)","previouslyFormattedCitation":"(Baxendale &amp; Hesketh, 2003)"},"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Baxendale </w:t>
            </w:r>
            <w:r w:rsidR="00F84F13" w:rsidRPr="00255658">
              <w:rPr>
                <w:rFonts w:ascii="Times New Roman" w:hAnsi="Times New Roman" w:cs="Times New Roman"/>
                <w:noProof/>
                <w:sz w:val="20"/>
                <w:szCs w:val="20"/>
              </w:rPr>
              <w:t>and</w:t>
            </w:r>
            <w:r w:rsidRPr="00255658">
              <w:rPr>
                <w:rFonts w:ascii="Times New Roman" w:hAnsi="Times New Roman" w:cs="Times New Roman"/>
                <w:noProof/>
                <w:sz w:val="20"/>
                <w:szCs w:val="20"/>
              </w:rPr>
              <w:t xml:space="preserve"> Hesketh (2003)</w:t>
            </w:r>
            <w:r w:rsidRPr="00255658">
              <w:rPr>
                <w:rFonts w:ascii="Times New Roman" w:hAnsi="Times New Roman" w:cs="Times New Roman"/>
                <w:sz w:val="20"/>
                <w:szCs w:val="20"/>
              </w:rPr>
              <w:fldChar w:fldCharType="end"/>
            </w:r>
          </w:p>
        </w:tc>
        <w:tc>
          <w:tcPr>
            <w:tcW w:w="5684" w:type="dxa"/>
            <w:vAlign w:val="center"/>
          </w:tcPr>
          <w:p w14:paraId="1192A5FB"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37</w:t>
            </w:r>
          </w:p>
          <w:p w14:paraId="41F641BC"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Expressive language delay or receptive and expressive language delay</w:t>
            </w:r>
          </w:p>
          <w:p w14:paraId="1F44A1F0"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w:t>
            </w:r>
            <w:r w:rsidRPr="00255658">
              <w:rPr>
                <w:rFonts w:ascii="Times New Roman" w:hAnsi="Times New Roman" w:cs="Times New Roman"/>
                <w:sz w:val="20"/>
                <w:szCs w:val="20"/>
              </w:rPr>
              <w:t>:  29-41 months</w:t>
            </w:r>
          </w:p>
          <w:p w14:paraId="27054975"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xml:space="preserve"> 7 females; 30 males</w:t>
            </w:r>
          </w:p>
          <w:p w14:paraId="10DFDC1B" w14:textId="77777777" w:rsidR="00872D0A" w:rsidRPr="00255658" w:rsidRDefault="00872D0A" w:rsidP="002E7112">
            <w:pPr>
              <w:rPr>
                <w:rFonts w:ascii="Times New Roman" w:hAnsi="Times New Roman" w:cs="Times New Roman"/>
                <w:sz w:val="20"/>
                <w:szCs w:val="20"/>
              </w:rPr>
            </w:pPr>
            <w:r w:rsidRPr="00255658">
              <w:rPr>
                <w:rFonts w:ascii="Times New Roman" w:hAnsi="Times New Roman" w:cs="Times New Roman"/>
                <w:i/>
                <w:iCs/>
                <w:sz w:val="20"/>
                <w:szCs w:val="20"/>
              </w:rPr>
              <w:t>Language:</w:t>
            </w:r>
            <w:r w:rsidRPr="00255658">
              <w:rPr>
                <w:rFonts w:ascii="Times New Roman" w:hAnsi="Times New Roman" w:cs="Times New Roman"/>
                <w:sz w:val="20"/>
                <w:szCs w:val="20"/>
              </w:rPr>
              <w:t xml:space="preserve"> English</w:t>
            </w:r>
          </w:p>
          <w:p w14:paraId="770BC009"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19 PILI, 18 direct therapy</w:t>
            </w:r>
          </w:p>
        </w:tc>
        <w:tc>
          <w:tcPr>
            <w:tcW w:w="5345" w:type="dxa"/>
            <w:vAlign w:val="center"/>
          </w:tcPr>
          <w:p w14:paraId="18D31D5F" w14:textId="77777777" w:rsidR="003C5D4B" w:rsidRPr="00255658" w:rsidRDefault="003C5D4B" w:rsidP="003C5D4B">
            <w:pPr>
              <w:rPr>
                <w:rFonts w:ascii="Times New Roman" w:hAnsi="Times New Roman" w:cs="Times New Roman"/>
                <w:i/>
                <w:iCs/>
                <w:sz w:val="20"/>
                <w:szCs w:val="20"/>
              </w:rPr>
            </w:pPr>
            <w:bookmarkStart w:id="8" w:name="_Hlk56697322"/>
            <w:r w:rsidRPr="00255658">
              <w:rPr>
                <w:rFonts w:ascii="Times New Roman" w:hAnsi="Times New Roman" w:cs="Times New Roman"/>
                <w:i/>
                <w:iCs/>
                <w:sz w:val="20"/>
                <w:szCs w:val="20"/>
              </w:rPr>
              <w:t>Total number:</w:t>
            </w:r>
            <w:r w:rsidRPr="00255658">
              <w:rPr>
                <w:sz w:val="20"/>
                <w:szCs w:val="20"/>
              </w:rPr>
              <w:t xml:space="preserve"> </w:t>
            </w:r>
            <w:r w:rsidRPr="00255658">
              <w:rPr>
                <w:rFonts w:ascii="Times New Roman" w:hAnsi="Times New Roman" w:cs="Times New Roman"/>
                <w:sz w:val="20"/>
                <w:szCs w:val="20"/>
              </w:rPr>
              <w:t>19 mothers</w:t>
            </w:r>
            <w:r w:rsidRPr="00255658">
              <w:rPr>
                <w:rFonts w:ascii="Times New Roman" w:hAnsi="Times New Roman" w:cs="Times New Roman"/>
                <w:i/>
                <w:iCs/>
                <w:sz w:val="20"/>
                <w:szCs w:val="20"/>
              </w:rPr>
              <w:tab/>
            </w:r>
            <w:r w:rsidRPr="00255658">
              <w:rPr>
                <w:rFonts w:ascii="Times New Roman" w:hAnsi="Times New Roman" w:cs="Times New Roman"/>
                <w:i/>
                <w:iCs/>
                <w:sz w:val="20"/>
                <w:szCs w:val="20"/>
              </w:rPr>
              <w:tab/>
            </w:r>
          </w:p>
          <w:p w14:paraId="761A81FA" w14:textId="77777777" w:rsidR="003C5D4B" w:rsidRPr="00255658" w:rsidRDefault="003C5D4B" w:rsidP="002E7112">
            <w:pPr>
              <w:rPr>
                <w:rFonts w:ascii="Times New Roman" w:hAnsi="Times New Roman" w:cs="Times New Roman"/>
                <w:sz w:val="20"/>
                <w:szCs w:val="20"/>
              </w:rPr>
            </w:pPr>
            <w:r w:rsidRPr="00255658">
              <w:rPr>
                <w:rFonts w:ascii="Times New Roman" w:hAnsi="Times New Roman" w:cs="Times New Roman"/>
                <w:i/>
                <w:iCs/>
                <w:sz w:val="20"/>
                <w:szCs w:val="20"/>
              </w:rPr>
              <w:t xml:space="preserve">Ethnicity: </w:t>
            </w:r>
            <w:r w:rsidRPr="00255658">
              <w:rPr>
                <w:rFonts w:ascii="Times New Roman" w:hAnsi="Times New Roman" w:cs="Times New Roman"/>
                <w:sz w:val="20"/>
                <w:szCs w:val="20"/>
              </w:rPr>
              <w:t>Caucasian</w:t>
            </w:r>
          </w:p>
          <w:p w14:paraId="71F9440F" w14:textId="77777777" w:rsidR="003C5D4B"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 xml:space="preserve">School leaving age: </w:t>
            </w:r>
            <w:r w:rsidRPr="00255658">
              <w:rPr>
                <w:rFonts w:ascii="Times New Roman" w:hAnsi="Times New Roman" w:cs="Times New Roman"/>
                <w:sz w:val="20"/>
                <w:szCs w:val="20"/>
              </w:rPr>
              <w:t>16 years (16), 18 years (1), further education (2)</w:t>
            </w:r>
          </w:p>
          <w:p w14:paraId="02B4F78D" w14:textId="77777777" w:rsidR="003C5D4B" w:rsidRPr="00255658" w:rsidRDefault="003C5D4B" w:rsidP="002E7112">
            <w:pPr>
              <w:rPr>
                <w:rFonts w:ascii="Times New Roman" w:hAnsi="Times New Roman" w:cs="Times New Roman"/>
                <w:sz w:val="20"/>
                <w:szCs w:val="20"/>
              </w:rPr>
            </w:pPr>
            <w:r w:rsidRPr="00255658">
              <w:rPr>
                <w:rFonts w:ascii="Times New Roman" w:hAnsi="Times New Roman" w:cs="Times New Roman"/>
                <w:i/>
                <w:iCs/>
                <w:sz w:val="20"/>
                <w:szCs w:val="20"/>
              </w:rPr>
              <w:t xml:space="preserve">Social/socioeconomic status: </w:t>
            </w:r>
            <w:r w:rsidRPr="00255658">
              <w:rPr>
                <w:rFonts w:ascii="Times New Roman" w:hAnsi="Times New Roman" w:cs="Times New Roman"/>
                <w:sz w:val="20"/>
                <w:szCs w:val="20"/>
              </w:rPr>
              <w:t>‘high level of social deprivation’</w:t>
            </w:r>
            <w:r w:rsidR="0011764B" w:rsidRPr="00255658">
              <w:rPr>
                <w:rFonts w:ascii="Times New Roman" w:hAnsi="Times New Roman" w:cs="Times New Roman"/>
                <w:sz w:val="20"/>
                <w:szCs w:val="20"/>
              </w:rPr>
              <w:t>.</w:t>
            </w:r>
          </w:p>
        </w:tc>
      </w:tr>
      <w:tr w:rsidR="002E7112" w:rsidRPr="00255658" w14:paraId="381CAAE7" w14:textId="77777777" w:rsidTr="00255658">
        <w:trPr>
          <w:trHeight w:val="1790"/>
        </w:trPr>
        <w:tc>
          <w:tcPr>
            <w:tcW w:w="2591" w:type="dxa"/>
            <w:vAlign w:val="center"/>
          </w:tcPr>
          <w:p w14:paraId="00B38830"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1177/1053815115609384","ISBN":"1053815115","ISSN":"10538151","abstract":"A randomized control intervention study was conducted to evaluate the effects of the highly structured Heidelberg Parent-Based Language Intervention (HPLI). The outcomes of 43 children (n = 23 intervention, n = 20 control) who had been identified as late talkers during routine developmental check-ups carried out in pediatric practices at the age of 2 years were examined at 4 years 3 months of age. To address these results, we used standardized instruments to assess language and memory performance. At the age of 4 years, expressive language abilities did not differ as a function of the early language intervention. Results in language comprehension, phonological memory, and episodic buffer were significantly better in the intervention group than in the control group. These findings demonstrate the long-term effectiveness of the parent-based language intervention HPLI, and have practical implications for dealing with children with specific expressive language disorder (SELD).","author":[{"dropping-particle":"","family":"Buschmann","given":"A.","non-dropping-particle":"","parse-names":false,"suffix":""},{"dropping-particle":"","family":"Multhauf","given":"B.","non-dropping-particle":"","parse-names":false,"suffix":""},{"dropping-particle":"","family":"Hasselhorn","given":"M.","non-dropping-particle":"","parse-names":false,"suffix":""},{"dropping-particle":"","family":"Pietz","given":"J.","non-dropping-particle":"","parse-names":false,"suffix":""}],"container-title":"Journal of Early Intervention","id":"ITEM-1","issue":"3","issued":{"date-parts":[["2015"]]},"page":"175-189","title":"Long-Term Effects of a Parent-Based Language Intervention on Language Outcomes and Working Memory for Late-Talking Toddlers","type":"article-journal","volume":"37"},"uris":["http://www.mendeley.com/documents/?uuid=f5bd324f-4715-4055-bf06-4e265152a788"]},{"id":"ITEM-2","itemData":{"DOI":"10.1136/adc.2008.141572","ISBN":"0003-9888","ISSN":"00039888","PMID":"18703544","abstract":"OBJECTIVE: The aim of this randomised controlled trial was to evaluate the effectiveness of a short, highly structured parent based language intervention group programme for 2-year-old children with specific expressive language delay (SELD, without deficits in receptive language). METHODS: 61 children with SELD (mean age 24.7 months, SD 0.9) were selected between October 2003 and February 2006 during routine developmental check-ups in general paediatric practices, using a German parent-report screening questionnaire (adapted from the MacArthur Communicative Development Inventories). Standardised instruments were used to assess the language and non-verbal cognitive abilities of these children and of 36 other children with normal language development (reference group; mean age 24.6 months, SD 0.8). 58 children with SELD were sequentially randomly assigned to an intervention group (n = 29) or a 12-month waiting group (n = 29). In the intervention group, mothers participated in the 3-month Heidelberg Parent-based Language Intervention (HPLI). All children were reassessed 6 and 12 months after pretest. Assessors were blind to allocation and previous results. RESULTS: 47 children were included in the analysis. At the age of 3 years, 75% of the children in the intervention group showed normal expressive language abilities in contrast to 44% in the waiting group. Only 8% of the children in the intervention group versus 26% in the waiting group met the criteria for specific language impairment (t score &lt; or =35). CONCLUSIONS: By applying the short, highly structured HPLI in children with SELD, the rate of treatment for language impairment at the age of 3 years can be significantly reduced.","author":[{"dropping-particle":"","family":"Buschmann","given":"A.","non-dropping-particle":"","parse-names":false,"suffix":""},{"dropping-particle":"","family":"Jooss","given":"B.","non-dropping-particle":"","parse-names":false,"suffix":""},{"dropping-particle":"","family":"Rupp","given":"A.","non-dropping-particle":"","parse-names":false,"suffix":""},{"dropping-particle":"","family":"Feldhusen","given":"F.","non-dropping-particle":"","parse-names":false,"suffix":""},{"dropping-particle":"","family":"Pietz","given":"J.","non-dropping-particle":"","parse-names":false,"suffix":""},{"dropping-particle":"","family":"Philippi","given":"H.","non-dropping-particle":"","parse-names":false,"suffix":""}],"container-title":"Archives of Disease in Childhood","id":"ITEM-2","issue":"2","issued":{"date-parts":[["2009"]]},"page":"110-116","title":"Parent based language intervention for 2-year-old children with specific expressive language delay: A randomised controlled trial","type":"article-journal","volume":"94"},"uris":["http://www.mendeley.com/documents/?uuid=285993f9-601b-4338-9ab4-0f4c72652fe8"]}],"mendeley":{"formattedCitation":"(Buschmann et al., 2009, 2015)"},"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Buschmann </w:t>
            </w:r>
            <w:r w:rsidRPr="00255658">
              <w:rPr>
                <w:rFonts w:ascii="Times New Roman" w:hAnsi="Times New Roman" w:cs="Times New Roman"/>
                <w:i/>
                <w:iCs/>
                <w:noProof/>
                <w:sz w:val="20"/>
                <w:szCs w:val="20"/>
              </w:rPr>
              <w:t>et al.</w:t>
            </w:r>
            <w:r w:rsidRPr="00255658">
              <w:rPr>
                <w:rFonts w:ascii="Times New Roman" w:hAnsi="Times New Roman" w:cs="Times New Roman"/>
                <w:noProof/>
                <w:sz w:val="20"/>
                <w:szCs w:val="20"/>
              </w:rPr>
              <w:t xml:space="preserve"> (2009</w:t>
            </w:r>
            <w:r w:rsidR="00F84F13" w:rsidRPr="00255658">
              <w:rPr>
                <w:rFonts w:ascii="Times New Roman" w:hAnsi="Times New Roman" w:cs="Times New Roman"/>
                <w:noProof/>
                <w:sz w:val="20"/>
                <w:szCs w:val="20"/>
              </w:rPr>
              <w:t>;</w:t>
            </w:r>
            <w:r w:rsidRPr="00255658">
              <w:rPr>
                <w:rFonts w:ascii="Times New Roman" w:hAnsi="Times New Roman" w:cs="Times New Roman"/>
                <w:noProof/>
                <w:sz w:val="20"/>
                <w:szCs w:val="20"/>
              </w:rPr>
              <w:t xml:space="preserve"> 2015)</w:t>
            </w:r>
            <w:r w:rsidRPr="00255658">
              <w:rPr>
                <w:rFonts w:ascii="Times New Roman" w:hAnsi="Times New Roman" w:cs="Times New Roman"/>
                <w:sz w:val="20"/>
                <w:szCs w:val="20"/>
              </w:rPr>
              <w:fldChar w:fldCharType="end"/>
            </w:r>
          </w:p>
        </w:tc>
        <w:tc>
          <w:tcPr>
            <w:tcW w:w="5684" w:type="dxa"/>
            <w:vAlign w:val="center"/>
          </w:tcPr>
          <w:p w14:paraId="027C4161"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83</w:t>
            </w:r>
          </w:p>
          <w:p w14:paraId="73E4D298"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xml:space="preserve">: Typical language development or expressive language delay </w:t>
            </w:r>
          </w:p>
          <w:p w14:paraId="2C700AF0"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w:t>
            </w:r>
            <w:r w:rsidRPr="00255658">
              <w:rPr>
                <w:rFonts w:ascii="Times New Roman" w:hAnsi="Times New Roman" w:cs="Times New Roman"/>
                <w:sz w:val="20"/>
                <w:szCs w:val="20"/>
              </w:rPr>
              <w:t xml:space="preserve">: 24-27 months </w:t>
            </w:r>
          </w:p>
          <w:p w14:paraId="61607220"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39 females; 44 males</w:t>
            </w:r>
          </w:p>
          <w:p w14:paraId="4C0726C4" w14:textId="77777777" w:rsidR="00872D0A" w:rsidRPr="00255658" w:rsidRDefault="00872D0A" w:rsidP="002E7112">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Pr="00255658">
              <w:rPr>
                <w:rFonts w:ascii="Times New Roman" w:hAnsi="Times New Roman" w:cs="Times New Roman"/>
                <w:sz w:val="20"/>
                <w:szCs w:val="20"/>
              </w:rPr>
              <w:t>German</w:t>
            </w:r>
          </w:p>
          <w:p w14:paraId="496711AF"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xml:space="preserve">: 24 PILI, 23 delayed treatment, 36 typical </w:t>
            </w:r>
          </w:p>
        </w:tc>
        <w:tc>
          <w:tcPr>
            <w:tcW w:w="5345" w:type="dxa"/>
            <w:vAlign w:val="center"/>
          </w:tcPr>
          <w:p w14:paraId="121E304F" w14:textId="77777777"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Total number:</w:t>
            </w:r>
            <w:r w:rsidRPr="00255658">
              <w:rPr>
                <w:sz w:val="20"/>
                <w:szCs w:val="20"/>
              </w:rPr>
              <w:t xml:space="preserve"> </w:t>
            </w:r>
            <w:r w:rsidRPr="00255658">
              <w:rPr>
                <w:rFonts w:ascii="Times New Roman" w:hAnsi="Times New Roman" w:cs="Times New Roman"/>
                <w:sz w:val="20"/>
                <w:szCs w:val="20"/>
              </w:rPr>
              <w:t>24 mothers</w:t>
            </w:r>
            <w:r w:rsidRPr="00255658">
              <w:rPr>
                <w:rFonts w:ascii="Times New Roman" w:hAnsi="Times New Roman" w:cs="Times New Roman"/>
                <w:i/>
                <w:iCs/>
                <w:sz w:val="20"/>
                <w:szCs w:val="20"/>
              </w:rPr>
              <w:tab/>
            </w:r>
          </w:p>
          <w:p w14:paraId="2B2FEFFC" w14:textId="7798D6C5"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 xml:space="preserve">Ethnicity: </w:t>
            </w:r>
            <w:r w:rsidR="00CA2E91" w:rsidRPr="00255658">
              <w:rPr>
                <w:rFonts w:ascii="Times New Roman" w:hAnsi="Times New Roman" w:cs="Times New Roman"/>
                <w:sz w:val="20"/>
                <w:szCs w:val="20"/>
              </w:rPr>
              <w:t>NR</w:t>
            </w:r>
          </w:p>
          <w:p w14:paraId="6916739B" w14:textId="77777777" w:rsidR="003C5D4B"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 xml:space="preserve">Education level: </w:t>
            </w:r>
            <w:r w:rsidRPr="00255658">
              <w:rPr>
                <w:rFonts w:ascii="Times New Roman" w:hAnsi="Times New Roman" w:cs="Times New Roman"/>
                <w:sz w:val="20"/>
                <w:szCs w:val="20"/>
              </w:rPr>
              <w:t>No graduation (3), middle school (9), high school (12)</w:t>
            </w:r>
          </w:p>
          <w:p w14:paraId="1D5DF214" w14:textId="02AF5B67" w:rsidR="002E7112"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 xml:space="preserve">Social/socioeconomic status: </w:t>
            </w:r>
            <w:r w:rsidR="00CA2E91" w:rsidRPr="00255658">
              <w:rPr>
                <w:rFonts w:ascii="Times New Roman" w:hAnsi="Times New Roman" w:cs="Times New Roman"/>
                <w:sz w:val="20"/>
                <w:szCs w:val="20"/>
              </w:rPr>
              <w:t>NR</w:t>
            </w:r>
          </w:p>
        </w:tc>
      </w:tr>
      <w:tr w:rsidR="002E7112" w:rsidRPr="00255658" w14:paraId="2F6D33F8" w14:textId="77777777" w:rsidTr="009B28D0">
        <w:trPr>
          <w:trHeight w:val="1709"/>
        </w:trPr>
        <w:tc>
          <w:tcPr>
            <w:tcW w:w="2591" w:type="dxa"/>
            <w:vAlign w:val="center"/>
          </w:tcPr>
          <w:p w14:paraId="3ED53E41" w14:textId="77777777" w:rsidR="002E7112" w:rsidRPr="00255658" w:rsidRDefault="002E7112" w:rsidP="002E7112">
            <w:pPr>
              <w:rPr>
                <w:rFonts w:ascii="Times New Roman" w:hAnsi="Times New Roman" w:cs="Times New Roman"/>
                <w:b/>
                <w:sz w:val="20"/>
                <w:szCs w:val="20"/>
              </w:rPr>
            </w:pPr>
            <w:r w:rsidRPr="00255658">
              <w:rPr>
                <w:rFonts w:ascii="Times New Roman" w:hAnsi="Times New Roman" w:cs="Times New Roman"/>
                <w:b/>
                <w:sz w:val="20"/>
                <w:szCs w:val="20"/>
              </w:rPr>
              <w:fldChar w:fldCharType="begin" w:fldLock="1"/>
            </w:r>
            <w:r w:rsidRPr="00255658">
              <w:rPr>
                <w:rFonts w:ascii="Times New Roman" w:hAnsi="Times New Roman" w:cs="Times New Roman"/>
                <w:b/>
                <w:sz w:val="20"/>
                <w:szCs w:val="20"/>
              </w:rPr>
              <w:instrText>ADDIN CSL_CITATION {"citationItems":[{"id":"ITEM-1","itemData":{"DOI":"10.3109/13682829409041488","ISBN":"0963-7273","ISSN":"14606984","PMID":"7865920","abstract":"Mothers of children randomly allocated to an experimental group attended fortnightly group parental language training sessions, over a 6-month period. Mothers of children allocated to a matched no intervention control group received no special attention. The results showed significantly greater gains in the expressive language skills of the experimental group compared to the control group. A second experiment was designed to compare the parental involvement approach with direct, individual treatment and to clarify the role of non-specific 'Hawthorne-type' effects. The experimental group mothers attended parental language training sessions, as above. The parental control group mothers also attended training sessions, with the emphasis on general learning skills rather than language. A third group of children received individual, direct speech and language therapy. Results showed significantly greater language gains in the parental language training group and in the individual group in comparison with the non-specific training group. The two former groups did not differ significantly, indicating that, for these groups and this methodology, parental language training is as effective as individual speech and language therapy. The results also indicate that the effectiveness of the parental involvement approach cannot be accounted for by non-specific factors. The research findings are discussed, together with the professional implications of the study and recommendations for further research.","author":[{"dropping-particle":"","family":"Gibbard","given":"Deborah","non-dropping-particle":"","parse-names":false,"suffix":""}],"container-title":"International Journal of Language &amp; Communication Disorders","id":"ITEM-1","issue":"2","issued":{"date-parts":[["1994"]]},"page":"131-150","title":"Parental‐based intervention with pre‐school language‐delayed children","type":"article-journal","volume":"29"},"uris":["http://www.mendeley.com/documents/?uuid=8cb0011d-cc5e-41f2-83b0-3dc3b46aec75"]}],"mendeley":{"formattedCitation":"(Gibbard, 1994)","manualFormatting":"Gibbard (1994)","plainTextFormattedCitation":"(Gibbard, 1994)","previouslyFormattedCitation":"(Gibbard, 1994)"},"properties":{"noteIndex":0},"schema":"https://github.com/citation-style-language/schema/raw/master/csl-citation.json"}</w:instrText>
            </w:r>
            <w:r w:rsidRPr="00255658">
              <w:rPr>
                <w:rFonts w:ascii="Times New Roman" w:hAnsi="Times New Roman" w:cs="Times New Roman"/>
                <w:b/>
                <w:sz w:val="20"/>
                <w:szCs w:val="20"/>
              </w:rPr>
              <w:fldChar w:fldCharType="separate"/>
            </w:r>
            <w:r w:rsidRPr="00255658">
              <w:rPr>
                <w:rFonts w:ascii="Times New Roman" w:hAnsi="Times New Roman" w:cs="Times New Roman"/>
                <w:noProof/>
                <w:sz w:val="20"/>
                <w:szCs w:val="20"/>
              </w:rPr>
              <w:t>Gibbard (1994)</w:t>
            </w:r>
            <w:r w:rsidRPr="00255658">
              <w:rPr>
                <w:rFonts w:ascii="Times New Roman" w:hAnsi="Times New Roman" w:cs="Times New Roman"/>
                <w:b/>
                <w:sz w:val="20"/>
                <w:szCs w:val="20"/>
              </w:rPr>
              <w:fldChar w:fldCharType="end"/>
            </w:r>
            <w:r w:rsidRPr="00255658">
              <w:rPr>
                <w:rFonts w:ascii="Times New Roman" w:hAnsi="Times New Roman" w:cs="Times New Roman"/>
                <w:b/>
                <w:sz w:val="20"/>
                <w:szCs w:val="20"/>
              </w:rPr>
              <w:t xml:space="preserve">, </w:t>
            </w:r>
            <w:r w:rsidRPr="00255658">
              <w:rPr>
                <w:rFonts w:ascii="Times New Roman" w:hAnsi="Times New Roman" w:cs="Times New Roman"/>
                <w:sz w:val="20"/>
                <w:szCs w:val="20"/>
              </w:rPr>
              <w:t>Experiment 1</w:t>
            </w:r>
          </w:p>
        </w:tc>
        <w:tc>
          <w:tcPr>
            <w:tcW w:w="5684" w:type="dxa"/>
            <w:vAlign w:val="center"/>
          </w:tcPr>
          <w:p w14:paraId="15C21164"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xml:space="preserve">: 36 </w:t>
            </w:r>
          </w:p>
          <w:p w14:paraId="5121F1A2"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No or little expressive language</w:t>
            </w:r>
          </w:p>
          <w:p w14:paraId="1E3FB88F"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w:t>
            </w:r>
            <w:r w:rsidRPr="00255658">
              <w:rPr>
                <w:rFonts w:ascii="Times New Roman" w:hAnsi="Times New Roman" w:cs="Times New Roman"/>
                <w:sz w:val="20"/>
                <w:szCs w:val="20"/>
              </w:rPr>
              <w:t xml:space="preserve">: 27-39 months </w:t>
            </w:r>
          </w:p>
          <w:p w14:paraId="0D97FE39"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11 females, 25 males</w:t>
            </w:r>
          </w:p>
          <w:p w14:paraId="1B0093FF" w14:textId="17795991" w:rsidR="00872D0A" w:rsidRPr="00255658" w:rsidRDefault="00872D0A" w:rsidP="002E7112">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00CA2E91" w:rsidRPr="00255658">
              <w:rPr>
                <w:rFonts w:ascii="Times New Roman" w:hAnsi="Times New Roman" w:cs="Times New Roman"/>
                <w:sz w:val="20"/>
                <w:szCs w:val="20"/>
              </w:rPr>
              <w:t>NR</w:t>
            </w:r>
          </w:p>
          <w:p w14:paraId="003A5576"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18 PILI, 18 no treatment</w:t>
            </w:r>
          </w:p>
        </w:tc>
        <w:tc>
          <w:tcPr>
            <w:tcW w:w="5345" w:type="dxa"/>
            <w:vAlign w:val="center"/>
          </w:tcPr>
          <w:p w14:paraId="58ED4FB4" w14:textId="77777777" w:rsidR="003C5D4B" w:rsidRPr="00255658" w:rsidRDefault="003C5D4B" w:rsidP="003C5D4B">
            <w:pPr>
              <w:rPr>
                <w:rFonts w:ascii="Times New Roman" w:hAnsi="Times New Roman" w:cs="Times New Roman"/>
                <w:bCs/>
                <w:i/>
                <w:iCs/>
                <w:sz w:val="20"/>
                <w:szCs w:val="20"/>
              </w:rPr>
            </w:pPr>
            <w:r w:rsidRPr="00255658">
              <w:rPr>
                <w:rFonts w:ascii="Times New Roman" w:hAnsi="Times New Roman" w:cs="Times New Roman"/>
                <w:bCs/>
                <w:i/>
                <w:iCs/>
                <w:sz w:val="20"/>
                <w:szCs w:val="20"/>
              </w:rPr>
              <w:t>Total number:</w:t>
            </w:r>
            <w:r w:rsidRPr="00255658">
              <w:rPr>
                <w:sz w:val="20"/>
                <w:szCs w:val="20"/>
              </w:rPr>
              <w:t xml:space="preserve"> </w:t>
            </w:r>
            <w:r w:rsidRPr="00255658">
              <w:rPr>
                <w:rFonts w:ascii="Times New Roman" w:hAnsi="Times New Roman" w:cs="Times New Roman"/>
                <w:bCs/>
                <w:sz w:val="20"/>
                <w:szCs w:val="20"/>
              </w:rPr>
              <w:t>18 mothers</w:t>
            </w:r>
            <w:r w:rsidRPr="00255658">
              <w:rPr>
                <w:rFonts w:ascii="Times New Roman" w:hAnsi="Times New Roman" w:cs="Times New Roman"/>
                <w:bCs/>
                <w:i/>
                <w:iCs/>
                <w:sz w:val="20"/>
                <w:szCs w:val="20"/>
              </w:rPr>
              <w:tab/>
            </w:r>
            <w:r w:rsidRPr="00255658">
              <w:rPr>
                <w:rFonts w:ascii="Times New Roman" w:hAnsi="Times New Roman" w:cs="Times New Roman"/>
                <w:bCs/>
                <w:i/>
                <w:iCs/>
                <w:sz w:val="20"/>
                <w:szCs w:val="20"/>
              </w:rPr>
              <w:tab/>
              <w:t xml:space="preserve"> </w:t>
            </w:r>
          </w:p>
          <w:p w14:paraId="2317A34E" w14:textId="0299162B" w:rsidR="003C5D4B" w:rsidRPr="00255658" w:rsidRDefault="003C5D4B" w:rsidP="003C5D4B">
            <w:pPr>
              <w:rPr>
                <w:rFonts w:ascii="Times New Roman" w:hAnsi="Times New Roman" w:cs="Times New Roman"/>
                <w:bCs/>
                <w:i/>
                <w:iCs/>
                <w:sz w:val="20"/>
                <w:szCs w:val="20"/>
              </w:rPr>
            </w:pPr>
            <w:r w:rsidRPr="00255658">
              <w:rPr>
                <w:rFonts w:ascii="Times New Roman" w:hAnsi="Times New Roman" w:cs="Times New Roman"/>
                <w:bCs/>
                <w:i/>
                <w:iCs/>
                <w:sz w:val="20"/>
                <w:szCs w:val="20"/>
              </w:rPr>
              <w:t xml:space="preserve">Ethnicity: </w:t>
            </w:r>
            <w:r w:rsidR="00CA2E91" w:rsidRPr="00255658">
              <w:rPr>
                <w:rFonts w:ascii="Times New Roman" w:hAnsi="Times New Roman" w:cs="Times New Roman"/>
                <w:sz w:val="20"/>
                <w:szCs w:val="20"/>
              </w:rPr>
              <w:t>NR</w:t>
            </w:r>
          </w:p>
          <w:p w14:paraId="5CE0B350" w14:textId="3F4CE647" w:rsidR="003C5D4B" w:rsidRPr="00255658" w:rsidRDefault="003C5D4B" w:rsidP="003C5D4B">
            <w:pPr>
              <w:rPr>
                <w:rFonts w:ascii="Times New Roman" w:hAnsi="Times New Roman" w:cs="Times New Roman"/>
                <w:bCs/>
                <w:i/>
                <w:iCs/>
                <w:sz w:val="20"/>
                <w:szCs w:val="20"/>
              </w:rPr>
            </w:pPr>
            <w:r w:rsidRPr="00255658">
              <w:rPr>
                <w:rFonts w:ascii="Times New Roman" w:hAnsi="Times New Roman" w:cs="Times New Roman"/>
                <w:bCs/>
                <w:i/>
                <w:iCs/>
                <w:sz w:val="20"/>
                <w:szCs w:val="20"/>
              </w:rPr>
              <w:t xml:space="preserve">Education level: </w:t>
            </w:r>
            <w:r w:rsidR="00CA2E91" w:rsidRPr="00255658">
              <w:rPr>
                <w:rFonts w:ascii="Times New Roman" w:hAnsi="Times New Roman" w:cs="Times New Roman"/>
                <w:sz w:val="20"/>
                <w:szCs w:val="20"/>
              </w:rPr>
              <w:t>NR</w:t>
            </w:r>
          </w:p>
          <w:p w14:paraId="334BE4F2" w14:textId="77777777" w:rsidR="003C5D4B" w:rsidRPr="00255658" w:rsidRDefault="003C5D4B" w:rsidP="003C5D4B">
            <w:pPr>
              <w:rPr>
                <w:rFonts w:ascii="Times New Roman" w:hAnsi="Times New Roman" w:cs="Times New Roman"/>
                <w:bCs/>
                <w:sz w:val="20"/>
                <w:szCs w:val="20"/>
              </w:rPr>
            </w:pPr>
            <w:r w:rsidRPr="00255658">
              <w:rPr>
                <w:rFonts w:ascii="Times New Roman" w:hAnsi="Times New Roman" w:cs="Times New Roman"/>
                <w:bCs/>
                <w:i/>
                <w:iCs/>
                <w:sz w:val="20"/>
                <w:szCs w:val="20"/>
              </w:rPr>
              <w:t>Social class</w:t>
            </w:r>
            <w:r w:rsidRPr="00255658">
              <w:rPr>
                <w:rFonts w:ascii="Times New Roman" w:hAnsi="Times New Roman" w:cs="Times New Roman"/>
                <w:bCs/>
                <w:sz w:val="20"/>
                <w:szCs w:val="20"/>
              </w:rPr>
              <w:t xml:space="preserve">: I (3), II (2), IIIM (8), IV (1), V (1), and unemployed (3) </w:t>
            </w:r>
          </w:p>
          <w:p w14:paraId="019AEC70" w14:textId="77777777" w:rsidR="002E7112" w:rsidRPr="00255658" w:rsidRDefault="002E7112" w:rsidP="003C5D4B">
            <w:pPr>
              <w:rPr>
                <w:rFonts w:ascii="Times New Roman" w:hAnsi="Times New Roman" w:cs="Times New Roman"/>
                <w:b/>
                <w:sz w:val="20"/>
                <w:szCs w:val="20"/>
              </w:rPr>
            </w:pPr>
          </w:p>
        </w:tc>
      </w:tr>
      <w:tr w:rsidR="002E7112" w:rsidRPr="00255658" w14:paraId="1487C861" w14:textId="77777777" w:rsidTr="001606BD">
        <w:trPr>
          <w:trHeight w:val="1439"/>
        </w:trPr>
        <w:tc>
          <w:tcPr>
            <w:tcW w:w="2591" w:type="dxa"/>
            <w:vAlign w:val="center"/>
          </w:tcPr>
          <w:p w14:paraId="0B6F7C2D"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3109/13682829409041488","ISBN":"0963-7273","ISSN":"14606984","PMID":"7865920","abstract":"Mothers of children randomly allocated to an experimental group attended fortnightly group parental language training sessions, over a 6-month period. Mothers of children allocated to a matched no intervention control group received no special attention. The results showed significantly greater gains in the expressive language skills of the experimental group compared to the control group. A second experiment was designed to compare the parental involvement approach with direct, individual treatment and to clarify the role of non-specific 'Hawthorne-type' effects. The experimental group mothers attended parental language training sessions, as above. The parental control group mothers also attended training sessions, with the emphasis on general learning skills rather than language. A third group of children received individual, direct speech and language therapy. Results showed significantly greater language gains in the parental language training group and in the individual group in comparison with the non-specific training group. The two former groups did not differ significantly, indicating that, for these groups and this methodology, parental language training is as effective as individual speech and language therapy. The results also indicate that the effectiveness of the parental involvement approach cannot be accounted for by non-specific factors. The research findings are discussed, together with the professional implications of the study and recommendations for further research.","author":[{"dropping-particle":"","family":"Gibbard","given":"Deborah","non-dropping-particle":"","parse-names":false,"suffix":""}],"container-title":"International Journal of Language &amp; Communication Disorders","id":"ITEM-1","issue":"2","issued":{"date-parts":[["1994"]]},"page":"131-150","title":"Parental‐based intervention with pre‐school language‐delayed children","type":"article-journal","volume":"29"},"uris":["http://www.mendeley.com/documents/?uuid=8cb0011d-cc5e-41f2-83b0-3dc3b46aec75"]}],"mendeley":{"formattedCitation":"(Gibbard, 1994)","manualFormatting":"Gibbard (1994)","plainTextFormattedCitation":"(Gibbard, 1994)","previouslyFormattedCitation":"(Gibbard, 1994)"},"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Gibbard (1994)</w:t>
            </w:r>
            <w:r w:rsidRPr="00255658">
              <w:rPr>
                <w:rFonts w:ascii="Times New Roman" w:hAnsi="Times New Roman" w:cs="Times New Roman"/>
                <w:sz w:val="20"/>
                <w:szCs w:val="20"/>
              </w:rPr>
              <w:fldChar w:fldCharType="end"/>
            </w:r>
            <w:r w:rsidRPr="00255658">
              <w:rPr>
                <w:rFonts w:ascii="Times New Roman" w:hAnsi="Times New Roman" w:cs="Times New Roman"/>
                <w:sz w:val="20"/>
                <w:szCs w:val="20"/>
              </w:rPr>
              <w:t>, Experiment 2</w:t>
            </w:r>
          </w:p>
        </w:tc>
        <w:tc>
          <w:tcPr>
            <w:tcW w:w="5684" w:type="dxa"/>
            <w:vAlign w:val="center"/>
          </w:tcPr>
          <w:p w14:paraId="4EFB8979"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xml:space="preserve">: 25 </w:t>
            </w:r>
          </w:p>
          <w:p w14:paraId="22D5D537"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No or little expressive language</w:t>
            </w:r>
          </w:p>
          <w:p w14:paraId="00617082"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w:t>
            </w:r>
            <w:r w:rsidRPr="00255658">
              <w:rPr>
                <w:rFonts w:ascii="Times New Roman" w:hAnsi="Times New Roman" w:cs="Times New Roman"/>
                <w:sz w:val="20"/>
                <w:szCs w:val="20"/>
              </w:rPr>
              <w:t xml:space="preserve">: 27-39 months </w:t>
            </w:r>
          </w:p>
          <w:p w14:paraId="3525D051"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6 females, 19 males</w:t>
            </w:r>
          </w:p>
          <w:p w14:paraId="06B589E6" w14:textId="0210FB89" w:rsidR="00872D0A" w:rsidRPr="00255658" w:rsidRDefault="00872D0A" w:rsidP="002E7112">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00CA2E91" w:rsidRPr="00255658">
              <w:rPr>
                <w:rFonts w:ascii="Times New Roman" w:hAnsi="Times New Roman" w:cs="Times New Roman"/>
                <w:sz w:val="20"/>
                <w:szCs w:val="20"/>
              </w:rPr>
              <w:t>NR</w:t>
            </w:r>
          </w:p>
          <w:p w14:paraId="7D77EF94"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xml:space="preserve">: 8 direct therapy, 9 PILI, 8 non-specific training </w:t>
            </w:r>
          </w:p>
        </w:tc>
        <w:tc>
          <w:tcPr>
            <w:tcW w:w="5345" w:type="dxa"/>
            <w:vAlign w:val="center"/>
          </w:tcPr>
          <w:p w14:paraId="7D2EF55A" w14:textId="77777777" w:rsidR="003C5D4B"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sz w:val="20"/>
                <w:szCs w:val="20"/>
              </w:rPr>
              <w:t xml:space="preserve"> </w:t>
            </w:r>
            <w:r w:rsidRPr="00255658">
              <w:rPr>
                <w:rFonts w:ascii="Times New Roman" w:hAnsi="Times New Roman" w:cs="Times New Roman"/>
                <w:sz w:val="20"/>
                <w:szCs w:val="20"/>
              </w:rPr>
              <w:t>17 mothers</w:t>
            </w:r>
          </w:p>
          <w:p w14:paraId="0D876FD1" w14:textId="54634F7B"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 xml:space="preserve">Ethnicity: </w:t>
            </w:r>
            <w:r w:rsidR="00CA2E91" w:rsidRPr="00255658">
              <w:rPr>
                <w:rFonts w:ascii="Times New Roman" w:hAnsi="Times New Roman" w:cs="Times New Roman"/>
                <w:sz w:val="20"/>
                <w:szCs w:val="20"/>
              </w:rPr>
              <w:t>NR</w:t>
            </w:r>
          </w:p>
          <w:p w14:paraId="1FD94A9E" w14:textId="1AAD68D5"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 xml:space="preserve">Education level: </w:t>
            </w:r>
            <w:r w:rsidR="00CA2E91" w:rsidRPr="00255658">
              <w:rPr>
                <w:rFonts w:ascii="Times New Roman" w:hAnsi="Times New Roman" w:cs="Times New Roman"/>
                <w:sz w:val="20"/>
                <w:szCs w:val="20"/>
              </w:rPr>
              <w:t>NR</w:t>
            </w:r>
          </w:p>
          <w:p w14:paraId="6E1050E2" w14:textId="77777777"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 xml:space="preserve">Social class: </w:t>
            </w:r>
            <w:r w:rsidRPr="00255658">
              <w:rPr>
                <w:rFonts w:ascii="Times New Roman" w:hAnsi="Times New Roman" w:cs="Times New Roman"/>
                <w:sz w:val="20"/>
                <w:szCs w:val="20"/>
              </w:rPr>
              <w:t>II (4), IIIM (4), IIIN (4), IV (2), unemployed (2) and forces (1)</w:t>
            </w:r>
          </w:p>
          <w:p w14:paraId="02FBE4DE" w14:textId="77777777" w:rsidR="002E7112" w:rsidRPr="00255658" w:rsidRDefault="002E7112" w:rsidP="003C5D4B">
            <w:pPr>
              <w:rPr>
                <w:rFonts w:ascii="Times New Roman" w:hAnsi="Times New Roman" w:cs="Times New Roman"/>
                <w:sz w:val="20"/>
                <w:szCs w:val="20"/>
              </w:rPr>
            </w:pPr>
          </w:p>
        </w:tc>
      </w:tr>
      <w:tr w:rsidR="002E7112" w:rsidRPr="00255658" w14:paraId="67848696" w14:textId="77777777" w:rsidTr="009B28D0">
        <w:trPr>
          <w:trHeight w:val="1700"/>
        </w:trPr>
        <w:tc>
          <w:tcPr>
            <w:tcW w:w="2591" w:type="dxa"/>
            <w:vAlign w:val="center"/>
          </w:tcPr>
          <w:p w14:paraId="381EFFC4"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lastRenderedPageBreak/>
              <w:fldChar w:fldCharType="begin" w:fldLock="1"/>
            </w:r>
            <w:r w:rsidRPr="00255658">
              <w:rPr>
                <w:rFonts w:ascii="Times New Roman" w:hAnsi="Times New Roman" w:cs="Times New Roman"/>
                <w:sz w:val="20"/>
                <w:szCs w:val="20"/>
              </w:rPr>
              <w:instrText>ADDIN CSL_CITATION {"citationItems":[{"id":"ITEM-1","itemData":{"DOI":"10.1080/13682820310001618839","ISBN":"1368-2822","ISSN":"13682822","PMID":"15204453","abstract":"BACKGROUND: Parents and professionals can both play a role in improving children's expressive language development and a number of alternative models of delivery exist that involve different levels of input by these two groups. However, these alternative treatments have not been subject to rigorous comparative analysis in terms of both cost and clinical effectiveness.\\n\\nAIMS: To compare, from the viewpoint of the healthcare provider, parent-based intervention (PBI) for preschool children presenting with expressive language delay with current practice observed in an actual healthcare setting where parents of the child follow a professional's advice on a review basis.\\n\\nMETHODS &amp; PROCEDURES: Two groups of children were compared on a variety of expressive and receptive language assessment measures. One group (n=10) received standard individual general care. The comparison group (n=12) received PBI.\\n\\nOUTCOMES &amp; RESULTS: After the 6-month study, the results indicated that children who received PBI made significantly greater language gains that children who received current practice. In addition, a cost-effective analysis was conducted. This showed that although the language gains delivered by PBI did incur some additional costs for the healthcare provider, there was no significant increase in cost per outcome gain over general care.\\n\\nCONCLUSIONS: Options in the implementation of PBI are discussed that could potentially save costs for the healthcare providers and increase the value of a PBI-based approach.","author":[{"dropping-particle":"","family":"Gibbard","given":"Deborah","non-dropping-particle":"","parse-names":false,"suffix":""},{"dropping-particle":"","family":"Coglan","given":"Louisa","non-dropping-particle":"","parse-names":false,"suffix":""},{"dropping-particle":"","family":"MacDonald","given":"John","non-dropping-particle":"","parse-names":false,"suffix":""}],"container-title":"International Journal of Language and Communication Disorders","id":"ITEM-1","issue":"2","issued":{"date-parts":[["2004"]]},"page":"229-244","title":"Cost-effectiveness analysis of current practice and parent intervention for children under 3 years presenting with expressive language delay","type":"article-journal","volume":"39"},"uris":["http://www.mendeley.com/documents/?uuid=748fbc22-67bf-41a0-88fc-41d65aeb8feb"]}],"mendeley":{"formattedCitation":"(Gibbard et al., 2004)","manualFormatting":"Gibbard et al. (2004)"},"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Gibbard </w:t>
            </w:r>
            <w:r w:rsidRPr="00255658">
              <w:rPr>
                <w:rFonts w:ascii="Times New Roman" w:hAnsi="Times New Roman" w:cs="Times New Roman"/>
                <w:i/>
                <w:iCs/>
                <w:noProof/>
                <w:sz w:val="20"/>
                <w:szCs w:val="20"/>
              </w:rPr>
              <w:t>et al.</w:t>
            </w:r>
            <w:r w:rsidRPr="00255658">
              <w:rPr>
                <w:rFonts w:ascii="Times New Roman" w:hAnsi="Times New Roman" w:cs="Times New Roman"/>
                <w:noProof/>
                <w:sz w:val="20"/>
                <w:szCs w:val="20"/>
              </w:rPr>
              <w:t xml:space="preserve"> (2004)</w:t>
            </w:r>
            <w:r w:rsidRPr="00255658">
              <w:rPr>
                <w:rFonts w:ascii="Times New Roman" w:hAnsi="Times New Roman" w:cs="Times New Roman"/>
                <w:sz w:val="20"/>
                <w:szCs w:val="20"/>
              </w:rPr>
              <w:fldChar w:fldCharType="end"/>
            </w:r>
          </w:p>
        </w:tc>
        <w:tc>
          <w:tcPr>
            <w:tcW w:w="5684" w:type="dxa"/>
            <w:vAlign w:val="center"/>
          </w:tcPr>
          <w:p w14:paraId="1846DA79"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22</w:t>
            </w:r>
          </w:p>
          <w:p w14:paraId="71380662"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Language delay or speech and language delay</w:t>
            </w:r>
          </w:p>
          <w:p w14:paraId="0D59C0CF"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w:t>
            </w:r>
            <w:r w:rsidRPr="00255658">
              <w:rPr>
                <w:rFonts w:ascii="Times New Roman" w:hAnsi="Times New Roman" w:cs="Times New Roman"/>
                <w:sz w:val="20"/>
                <w:szCs w:val="20"/>
              </w:rPr>
              <w:t>: 22-32 months</w:t>
            </w:r>
          </w:p>
          <w:p w14:paraId="47468B8F"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5 females, 17 males</w:t>
            </w:r>
          </w:p>
          <w:p w14:paraId="7864B5ED" w14:textId="2BBE2A89" w:rsidR="00872D0A" w:rsidRPr="00255658" w:rsidRDefault="00872D0A" w:rsidP="00872D0A">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00CA2E91" w:rsidRPr="00255658">
              <w:rPr>
                <w:rFonts w:ascii="Times New Roman" w:hAnsi="Times New Roman" w:cs="Times New Roman"/>
                <w:sz w:val="20"/>
                <w:szCs w:val="20"/>
              </w:rPr>
              <w:t>NR</w:t>
            </w:r>
          </w:p>
          <w:p w14:paraId="4AA44227"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12 PILI, 10 3-monthly review</w:t>
            </w:r>
            <w:r w:rsidR="0011764B" w:rsidRPr="00255658">
              <w:rPr>
                <w:rFonts w:ascii="Times New Roman" w:hAnsi="Times New Roman" w:cs="Times New Roman"/>
                <w:sz w:val="20"/>
                <w:szCs w:val="20"/>
              </w:rPr>
              <w:t>s,</w:t>
            </w:r>
            <w:r w:rsidRPr="00255658">
              <w:rPr>
                <w:rFonts w:ascii="Times New Roman" w:hAnsi="Times New Roman" w:cs="Times New Roman"/>
                <w:sz w:val="20"/>
                <w:szCs w:val="20"/>
              </w:rPr>
              <w:t xml:space="preserve"> and advice basis</w:t>
            </w:r>
          </w:p>
        </w:tc>
        <w:tc>
          <w:tcPr>
            <w:tcW w:w="5345" w:type="dxa"/>
            <w:vAlign w:val="center"/>
          </w:tcPr>
          <w:p w14:paraId="1A8AB227" w14:textId="77777777" w:rsidR="003C5D4B" w:rsidRPr="00255658" w:rsidRDefault="003C5D4B" w:rsidP="00A23680">
            <w:pPr>
              <w:rPr>
                <w:rFonts w:ascii="Times New Roman" w:hAnsi="Times New Roman" w:cs="Times New Roman"/>
                <w:i/>
                <w:iCs/>
                <w:sz w:val="20"/>
                <w:szCs w:val="20"/>
              </w:rPr>
            </w:pPr>
            <w:r w:rsidRPr="00255658">
              <w:rPr>
                <w:rFonts w:ascii="Times New Roman" w:hAnsi="Times New Roman" w:cs="Times New Roman"/>
                <w:i/>
                <w:iCs/>
                <w:sz w:val="20"/>
                <w:szCs w:val="20"/>
              </w:rPr>
              <w:t>Total number:</w:t>
            </w:r>
            <w:r w:rsidR="00A23680" w:rsidRPr="00255658">
              <w:rPr>
                <w:sz w:val="20"/>
                <w:szCs w:val="20"/>
              </w:rPr>
              <w:t xml:space="preserve"> </w:t>
            </w:r>
            <w:r w:rsidR="00A23680" w:rsidRPr="00255658">
              <w:rPr>
                <w:rFonts w:ascii="Times New Roman" w:hAnsi="Times New Roman" w:cs="Times New Roman"/>
                <w:sz w:val="20"/>
                <w:szCs w:val="20"/>
              </w:rPr>
              <w:t>12 parents</w:t>
            </w:r>
            <w:r w:rsidR="00A23680" w:rsidRPr="00255658">
              <w:rPr>
                <w:rFonts w:ascii="Times New Roman" w:hAnsi="Times New Roman" w:cs="Times New Roman"/>
                <w:i/>
                <w:iCs/>
                <w:sz w:val="20"/>
                <w:szCs w:val="20"/>
              </w:rPr>
              <w:tab/>
            </w:r>
            <w:r w:rsidR="00A23680" w:rsidRPr="00255658">
              <w:rPr>
                <w:rFonts w:ascii="Times New Roman" w:hAnsi="Times New Roman" w:cs="Times New Roman"/>
                <w:i/>
                <w:iCs/>
                <w:sz w:val="20"/>
                <w:szCs w:val="20"/>
              </w:rPr>
              <w:tab/>
            </w:r>
          </w:p>
          <w:p w14:paraId="55E14FCB" w14:textId="7BE35176"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thnicity:</w:t>
            </w:r>
            <w:r w:rsidR="00A23680" w:rsidRPr="00255658">
              <w:rPr>
                <w:rFonts w:ascii="Times New Roman" w:hAnsi="Times New Roman" w:cs="Times New Roman"/>
                <w:i/>
                <w:iCs/>
                <w:sz w:val="20"/>
                <w:szCs w:val="20"/>
              </w:rPr>
              <w:t xml:space="preserve"> </w:t>
            </w:r>
            <w:r w:rsidR="00CA2E91" w:rsidRPr="00255658">
              <w:rPr>
                <w:rFonts w:ascii="Times New Roman" w:hAnsi="Times New Roman" w:cs="Times New Roman"/>
                <w:sz w:val="20"/>
                <w:szCs w:val="20"/>
              </w:rPr>
              <w:t>NR</w:t>
            </w:r>
          </w:p>
          <w:p w14:paraId="3FBEFF7B" w14:textId="6912EA0E"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ducation level:</w:t>
            </w:r>
            <w:r w:rsidR="00A23680" w:rsidRPr="00255658">
              <w:rPr>
                <w:rFonts w:ascii="Times New Roman" w:hAnsi="Times New Roman" w:cs="Times New Roman"/>
                <w:i/>
                <w:iCs/>
                <w:sz w:val="20"/>
                <w:szCs w:val="20"/>
              </w:rPr>
              <w:t xml:space="preserve"> </w:t>
            </w:r>
            <w:r w:rsidR="00CA2E91" w:rsidRPr="00255658">
              <w:rPr>
                <w:rFonts w:ascii="Times New Roman" w:hAnsi="Times New Roman" w:cs="Times New Roman"/>
                <w:sz w:val="20"/>
                <w:szCs w:val="20"/>
              </w:rPr>
              <w:t>NR</w:t>
            </w:r>
          </w:p>
          <w:p w14:paraId="1D5BD845" w14:textId="77777777" w:rsidR="002E7112"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Social</w:t>
            </w:r>
            <w:r w:rsidR="00A23680" w:rsidRPr="00255658">
              <w:rPr>
                <w:rFonts w:ascii="Times New Roman" w:hAnsi="Times New Roman" w:cs="Times New Roman"/>
                <w:i/>
                <w:iCs/>
                <w:sz w:val="20"/>
                <w:szCs w:val="20"/>
              </w:rPr>
              <w:t xml:space="preserve"> class</w:t>
            </w:r>
            <w:r w:rsidRPr="00255658">
              <w:rPr>
                <w:rFonts w:ascii="Times New Roman" w:hAnsi="Times New Roman" w:cs="Times New Roman"/>
                <w:i/>
                <w:iCs/>
                <w:sz w:val="20"/>
                <w:szCs w:val="20"/>
              </w:rPr>
              <w:t>:</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II (3), IIIM (1), IV (4), V (1), unemployed (1), and armed forces (2)</w:t>
            </w:r>
          </w:p>
        </w:tc>
      </w:tr>
      <w:tr w:rsidR="002E7112" w:rsidRPr="00255658" w14:paraId="6236D902" w14:textId="77777777" w:rsidTr="00B97237">
        <w:trPr>
          <w:trHeight w:val="1781"/>
        </w:trPr>
        <w:tc>
          <w:tcPr>
            <w:tcW w:w="2591" w:type="dxa"/>
            <w:vAlign w:val="center"/>
          </w:tcPr>
          <w:p w14:paraId="622C192F"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1044/jshr.3906.1274","ISBN":"0022-4685","ISSN":"1092-4388","PMID":"8959612","abstract":"This study explores the effects of training parents to administer focused stimulation intervention to teach specific target words to their toddlers with expressive vocabulary delays. Twenty-five mothers and their late-talking toddlers were randomly assigned to treatment and delayed-treatment (control) groups. Vocabulary targets were individually selected for each toddler based on the child's phonetic repertoire and parent report of vocabulary development. Following treatment, mothers' language input was slower, less complex, and more focused than mothers in the control group. Concomitantly, their children used more target words in naturalistic probes, used more words in free-play interaction, and were reported to have larger vocabularies overall as measured by parent report. In addition, the treatment had an effect on language development-children in the experimental group used more multiword combinations and early morphemes than children in the control group. The implications of these results are discussed with regard to the role of focused stimulation intervention for children with expressive vocabulary delays.","author":[{"dropping-particle":"","family":"Girolametto","given":"Luigi","non-dropping-particle":"","parse-names":false,"suffix":""},{"dropping-particle":"","family":"Pearce","given":"Patsy Steig","non-dropping-particle":"","parse-names":false,"suffix":""},{"dropping-particle":"","family":"Weitzman","given":"Elaine","non-dropping-particle":"","parse-names":false,"suffix":""}],"container-title":"Journal of Speech Language and Hearing Research","id":"ITEM-1","issue":"6","issued":{"date-parts":[["1996"]]},"page":"1274","title":"Interactive Focused Stimulation for Toddlers With Expressive Vocabulary Delays","type":"article-journal","volume":"39"},"uris":["http://www.mendeley.com/documents/?uuid=bb269ffe-6865-4834-8ba8-a39926bd7d56"]}],"mendeley":{"formattedCitation":"(Girolametto et al., 1996a)"},"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Girolametto </w:t>
            </w:r>
            <w:r w:rsidRPr="00255658">
              <w:rPr>
                <w:rFonts w:ascii="Times New Roman" w:hAnsi="Times New Roman" w:cs="Times New Roman"/>
                <w:i/>
                <w:iCs/>
                <w:noProof/>
                <w:sz w:val="20"/>
                <w:szCs w:val="20"/>
              </w:rPr>
              <w:t>et al.,</w:t>
            </w:r>
            <w:r w:rsidRPr="00255658">
              <w:rPr>
                <w:rFonts w:ascii="Times New Roman" w:hAnsi="Times New Roman" w:cs="Times New Roman"/>
                <w:noProof/>
                <w:sz w:val="20"/>
                <w:szCs w:val="20"/>
              </w:rPr>
              <w:t xml:space="preserve"> (1996a)</w:t>
            </w:r>
            <w:r w:rsidRPr="00255658">
              <w:rPr>
                <w:rFonts w:ascii="Times New Roman" w:hAnsi="Times New Roman" w:cs="Times New Roman"/>
                <w:sz w:val="20"/>
                <w:szCs w:val="20"/>
              </w:rPr>
              <w:fldChar w:fldCharType="end"/>
            </w:r>
          </w:p>
        </w:tc>
        <w:tc>
          <w:tcPr>
            <w:tcW w:w="5684" w:type="dxa"/>
            <w:vAlign w:val="center"/>
          </w:tcPr>
          <w:p w14:paraId="50CF011B"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xml:space="preserve">:16 </w:t>
            </w:r>
          </w:p>
          <w:p w14:paraId="306A4B44"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Expressive language delay</w:t>
            </w:r>
          </w:p>
          <w:p w14:paraId="78D63D1A"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 of inclusion criteria</w:t>
            </w:r>
            <w:r w:rsidRPr="00255658">
              <w:rPr>
                <w:rFonts w:ascii="Times New Roman" w:hAnsi="Times New Roman" w:cs="Times New Roman"/>
                <w:sz w:val="20"/>
                <w:szCs w:val="20"/>
              </w:rPr>
              <w:t>: 24-42 months</w:t>
            </w:r>
          </w:p>
          <w:p w14:paraId="4DF300A3"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5 females, 11 males</w:t>
            </w:r>
          </w:p>
          <w:p w14:paraId="7E6C4028" w14:textId="77777777" w:rsidR="00872D0A" w:rsidRPr="00255658" w:rsidRDefault="00872D0A" w:rsidP="00872D0A">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Pr="00255658">
              <w:rPr>
                <w:rFonts w:ascii="Times New Roman" w:hAnsi="Times New Roman" w:cs="Times New Roman"/>
                <w:sz w:val="20"/>
                <w:szCs w:val="20"/>
              </w:rPr>
              <w:t>English</w:t>
            </w:r>
          </w:p>
          <w:p w14:paraId="19E641A9"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8 PILI, 8 delayed treatment</w:t>
            </w:r>
          </w:p>
        </w:tc>
        <w:tc>
          <w:tcPr>
            <w:tcW w:w="5345" w:type="dxa"/>
            <w:vAlign w:val="center"/>
          </w:tcPr>
          <w:p w14:paraId="31719F13" w14:textId="77777777" w:rsidR="00A23680" w:rsidRPr="00255658" w:rsidRDefault="003C5D4B" w:rsidP="00A23680">
            <w:pPr>
              <w:rPr>
                <w:rFonts w:ascii="Times New Roman" w:hAnsi="Times New Roman" w:cs="Times New Roman"/>
                <w:i/>
                <w:iCs/>
                <w:sz w:val="20"/>
                <w:szCs w:val="20"/>
              </w:rPr>
            </w:pPr>
            <w:r w:rsidRPr="00255658">
              <w:rPr>
                <w:rFonts w:ascii="Times New Roman" w:hAnsi="Times New Roman" w:cs="Times New Roman"/>
                <w:i/>
                <w:iCs/>
                <w:sz w:val="20"/>
                <w:szCs w:val="20"/>
              </w:rPr>
              <w:t>Total number:</w:t>
            </w:r>
            <w:r w:rsidR="00A23680" w:rsidRPr="00255658">
              <w:rPr>
                <w:sz w:val="20"/>
                <w:szCs w:val="20"/>
              </w:rPr>
              <w:t xml:space="preserve"> </w:t>
            </w:r>
            <w:r w:rsidR="00A23680" w:rsidRPr="00255658">
              <w:rPr>
                <w:rFonts w:ascii="Times New Roman" w:hAnsi="Times New Roman" w:cs="Times New Roman"/>
                <w:sz w:val="20"/>
                <w:szCs w:val="20"/>
              </w:rPr>
              <w:t>8 mothers</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i/>
                <w:iCs/>
                <w:sz w:val="20"/>
                <w:szCs w:val="20"/>
              </w:rPr>
              <w:tab/>
            </w:r>
            <w:r w:rsidR="00A23680" w:rsidRPr="00255658">
              <w:rPr>
                <w:rFonts w:ascii="Times New Roman" w:hAnsi="Times New Roman" w:cs="Times New Roman"/>
                <w:i/>
                <w:iCs/>
                <w:sz w:val="20"/>
                <w:szCs w:val="20"/>
              </w:rPr>
              <w:tab/>
            </w:r>
          </w:p>
          <w:p w14:paraId="6EF07BF5" w14:textId="34FAB033"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thnicity:</w:t>
            </w:r>
            <w:r w:rsidR="00CA2E91" w:rsidRPr="00255658">
              <w:rPr>
                <w:rFonts w:ascii="Times New Roman" w:hAnsi="Times New Roman" w:cs="Times New Roman"/>
                <w:sz w:val="20"/>
                <w:szCs w:val="20"/>
              </w:rPr>
              <w:t xml:space="preserve"> NR</w:t>
            </w:r>
          </w:p>
          <w:p w14:paraId="1AD060F7" w14:textId="77777777" w:rsidR="00A23680" w:rsidRPr="00255658" w:rsidRDefault="003C5D4B" w:rsidP="00A23680">
            <w:pPr>
              <w:rPr>
                <w:rFonts w:ascii="Times New Roman" w:hAnsi="Times New Roman" w:cs="Times New Roman"/>
                <w:sz w:val="20"/>
                <w:szCs w:val="20"/>
              </w:rPr>
            </w:pPr>
            <w:r w:rsidRPr="00255658">
              <w:rPr>
                <w:rFonts w:ascii="Times New Roman" w:hAnsi="Times New Roman" w:cs="Times New Roman"/>
                <w:i/>
                <w:iCs/>
                <w:sz w:val="20"/>
                <w:szCs w:val="20"/>
              </w:rPr>
              <w:t>Education level:</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High school (3) and post-secondary school (5)</w:t>
            </w:r>
          </w:p>
          <w:p w14:paraId="47249A0E" w14:textId="793E5B3B" w:rsidR="002E7112"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Social/socioeconomic status:</w:t>
            </w:r>
            <w:r w:rsidR="00A23680" w:rsidRPr="00255658">
              <w:rPr>
                <w:rFonts w:ascii="Times New Roman" w:hAnsi="Times New Roman" w:cs="Times New Roman"/>
                <w:i/>
                <w:iCs/>
                <w:sz w:val="20"/>
                <w:szCs w:val="20"/>
              </w:rPr>
              <w:t xml:space="preserve"> </w:t>
            </w:r>
            <w:r w:rsidR="00CA2E91" w:rsidRPr="00255658">
              <w:rPr>
                <w:rFonts w:ascii="Times New Roman" w:hAnsi="Times New Roman" w:cs="Times New Roman"/>
                <w:sz w:val="20"/>
                <w:szCs w:val="20"/>
              </w:rPr>
              <w:t>NR</w:t>
            </w:r>
          </w:p>
        </w:tc>
      </w:tr>
      <w:tr w:rsidR="002E7112" w:rsidRPr="00255658" w14:paraId="217DDE79" w14:textId="77777777" w:rsidTr="00B97237">
        <w:trPr>
          <w:trHeight w:val="1700"/>
        </w:trPr>
        <w:tc>
          <w:tcPr>
            <w:tcW w:w="2591" w:type="dxa"/>
            <w:vAlign w:val="center"/>
          </w:tcPr>
          <w:p w14:paraId="6D301E54"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00F84F13" w:rsidRPr="00255658">
              <w:rPr>
                <w:rFonts w:ascii="Times New Roman" w:hAnsi="Times New Roman" w:cs="Times New Roman"/>
                <w:sz w:val="20"/>
                <w:szCs w:val="20"/>
              </w:rPr>
              <w:instrText>ADDIN CSL_CITATION {"citationItems":[{"id":"ITEM-1","itemData":{"author":[{"dropping-particle":"","family":"Girolametto","given":"Luigi","non-dropping-particle":"","parse-names":false,"suffix":""},{"dropping-particle":"","family":"Pearce","given":"Patsy Steig","non-dropping-particle":"","parse-names":false,"suffix":""},{"dropping-particle":"","family":"Weitzman","given":"Elaine","non-dropping-particle":"","parse-names":false,"suffix":""}],"container-title":"Journal of Children's Communication Development","id":"ITEM-1","issue":"2","issued":{"date-parts":[["1996"]]},"page":"39-49","title":"The Effects of Focused Stimulation for Promoting Vocabulary in Young Children with Delays: A Pilot Study","type":"article-journal","volume":"17"},"uris":["http://www.mendeley.com/documents/?uuid=2f9e088d-1f0f-4b46-8751-4a687396f57e"]},{"id":"ITEM-2","itemData":{"DOI":"10.1044/1058-0360(2001/030)","ISBN":"1058-0360","ISSN":"1058-0360","PMID":"5795","author":[{"dropping-particle":"","family":"Girolametto","given":"Luigi","non-dropping-particle":"","parse-names":false,"suffix":""},{"dropping-particle":"","family":"Wiigs","given":"Megan","non-dropping-particle":"","parse-names":false,"suffix":""},{"dropping-particle":"","family":"Smyth","given":"Ron","non-dropping-particle":"","parse-names":false,"suffix":""},{"dropping-particle":"","family":"Weitzman","given":"Elaine","non-dropping-particle":"","parse-names":false,"suffix":""},{"dropping-particle":"","family":"Pearce","given":"Patsy Steig","non-dropping-particle":"","parse-names":false,"suffix":""}],"container-title":"American Journal of Speech-Language Pathology","id":"ITEM-2","issue":"4","issued":{"date-parts":[["2001"]]},"page":"358-369","title":"Children With a History of Expressive Vocabulary Delay","type":"article-journal","volume":"10"},"uris":["http://www.mendeley.com/documents/?uuid=fc54f3da-0f97-402d-bf96-74e8fe045666"]},{"id":"ITEM-3","itemData":{"author":[{"dropping-particle":"","family":"Girolametto","given":"Luigi","non-dropping-particle":"","parse-names":false,"suffix":""},{"dropping-particle":"","family":"Pearce","given":"Patsy Steig","non-dropping-particle":"","parse-names":false,"suffix":""},{"dropping-particle":"","family":"Weitzman","given":"Elaine","non-dropping-particle":"","parse-names":false,"suffix":""}],"container-title":"Journal of Speech Language and Hearing Research","id":"ITEM-3","issued":{"date-parts":[["1997"]]},"page":"338-348","title":"Effects of Lexical Intervention on the Phonology of Late Talkers","type":"article-journal","volume":"40"},"uris":["http://www.mendeley.com/documents/?uuid=b5a06ac4-0019-4e1f-a900-d172002736e2"]}],"mendeley":{"formattedCitation":"(Girolametto et al., 1996b, 1997, 2001)","manualFormatting":"Girolametto et al. (1996b; 1997; 2001)"},"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Girolametto </w:t>
            </w:r>
            <w:r w:rsidRPr="00255658">
              <w:rPr>
                <w:rFonts w:ascii="Times New Roman" w:hAnsi="Times New Roman" w:cs="Times New Roman"/>
                <w:i/>
                <w:iCs/>
                <w:noProof/>
                <w:sz w:val="20"/>
                <w:szCs w:val="20"/>
              </w:rPr>
              <w:t>et al.</w:t>
            </w:r>
            <w:r w:rsidRPr="00255658">
              <w:rPr>
                <w:rFonts w:ascii="Times New Roman" w:hAnsi="Times New Roman" w:cs="Times New Roman"/>
                <w:noProof/>
                <w:sz w:val="20"/>
                <w:szCs w:val="20"/>
              </w:rPr>
              <w:t xml:space="preserve"> (1996b</w:t>
            </w:r>
            <w:r w:rsidR="00F84F13" w:rsidRPr="00255658">
              <w:rPr>
                <w:rFonts w:ascii="Times New Roman" w:hAnsi="Times New Roman" w:cs="Times New Roman"/>
                <w:noProof/>
                <w:sz w:val="20"/>
                <w:szCs w:val="20"/>
              </w:rPr>
              <w:t>;</w:t>
            </w:r>
            <w:r w:rsidRPr="00255658">
              <w:rPr>
                <w:rFonts w:ascii="Times New Roman" w:hAnsi="Times New Roman" w:cs="Times New Roman"/>
                <w:noProof/>
                <w:sz w:val="20"/>
                <w:szCs w:val="20"/>
              </w:rPr>
              <w:t xml:space="preserve"> 1997</w:t>
            </w:r>
            <w:r w:rsidR="00F84F13" w:rsidRPr="00255658">
              <w:rPr>
                <w:rFonts w:ascii="Times New Roman" w:hAnsi="Times New Roman" w:cs="Times New Roman"/>
                <w:noProof/>
                <w:sz w:val="20"/>
                <w:szCs w:val="20"/>
              </w:rPr>
              <w:t>;</w:t>
            </w:r>
            <w:r w:rsidRPr="00255658">
              <w:rPr>
                <w:rFonts w:ascii="Times New Roman" w:hAnsi="Times New Roman" w:cs="Times New Roman"/>
                <w:noProof/>
                <w:sz w:val="20"/>
                <w:szCs w:val="20"/>
              </w:rPr>
              <w:t xml:space="preserve"> 2001)</w:t>
            </w:r>
            <w:r w:rsidRPr="00255658">
              <w:rPr>
                <w:rFonts w:ascii="Times New Roman" w:hAnsi="Times New Roman" w:cs="Times New Roman"/>
                <w:sz w:val="20"/>
                <w:szCs w:val="20"/>
              </w:rPr>
              <w:fldChar w:fldCharType="end"/>
            </w:r>
          </w:p>
        </w:tc>
        <w:tc>
          <w:tcPr>
            <w:tcW w:w="5684" w:type="dxa"/>
            <w:vAlign w:val="center"/>
          </w:tcPr>
          <w:p w14:paraId="6A087F57"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25</w:t>
            </w:r>
          </w:p>
          <w:p w14:paraId="630A0C23"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Expressive language delay</w:t>
            </w:r>
          </w:p>
          <w:p w14:paraId="13808B43"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w:t>
            </w:r>
            <w:r w:rsidRPr="00255658">
              <w:rPr>
                <w:rFonts w:ascii="Times New Roman" w:hAnsi="Times New Roman" w:cs="Times New Roman"/>
                <w:sz w:val="20"/>
                <w:szCs w:val="20"/>
              </w:rPr>
              <w:t>: 23-33 months</w:t>
            </w:r>
          </w:p>
          <w:p w14:paraId="456B3612" w14:textId="4F371791"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xml:space="preserve">: </w:t>
            </w:r>
            <w:r w:rsidR="00CA2E91" w:rsidRPr="00255658">
              <w:rPr>
                <w:rFonts w:ascii="Times New Roman" w:hAnsi="Times New Roman" w:cs="Times New Roman"/>
                <w:sz w:val="20"/>
                <w:szCs w:val="20"/>
              </w:rPr>
              <w:t>NR</w:t>
            </w:r>
          </w:p>
          <w:p w14:paraId="3D063B3D" w14:textId="77777777" w:rsidR="00872D0A" w:rsidRPr="00255658" w:rsidRDefault="00872D0A" w:rsidP="00872D0A">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Pr="00255658">
              <w:rPr>
                <w:rFonts w:ascii="Times New Roman" w:hAnsi="Times New Roman" w:cs="Times New Roman"/>
                <w:sz w:val="20"/>
                <w:szCs w:val="20"/>
              </w:rPr>
              <w:t>English</w:t>
            </w:r>
          </w:p>
          <w:p w14:paraId="331B5FD0"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12 PILI, 13 delayed treatment</w:t>
            </w:r>
          </w:p>
        </w:tc>
        <w:tc>
          <w:tcPr>
            <w:tcW w:w="5345" w:type="dxa"/>
            <w:vAlign w:val="center"/>
          </w:tcPr>
          <w:p w14:paraId="3C37816F" w14:textId="77777777" w:rsidR="00A23680" w:rsidRPr="00255658" w:rsidRDefault="003C5D4B" w:rsidP="00A23680">
            <w:pPr>
              <w:rPr>
                <w:rFonts w:ascii="Times New Roman" w:hAnsi="Times New Roman" w:cs="Times New Roman"/>
                <w:i/>
                <w:iCs/>
                <w:sz w:val="20"/>
                <w:szCs w:val="20"/>
              </w:rPr>
            </w:pPr>
            <w:r w:rsidRPr="00255658">
              <w:rPr>
                <w:rFonts w:ascii="Times New Roman" w:hAnsi="Times New Roman" w:cs="Times New Roman"/>
                <w:i/>
                <w:iCs/>
                <w:sz w:val="20"/>
                <w:szCs w:val="20"/>
              </w:rPr>
              <w:t>Total number:</w:t>
            </w:r>
            <w:r w:rsidR="00A23680" w:rsidRPr="00255658">
              <w:rPr>
                <w:sz w:val="20"/>
                <w:szCs w:val="20"/>
              </w:rPr>
              <w:t xml:space="preserve"> </w:t>
            </w:r>
            <w:r w:rsidR="00A23680" w:rsidRPr="00255658">
              <w:rPr>
                <w:rFonts w:ascii="Times New Roman" w:hAnsi="Times New Roman" w:cs="Times New Roman"/>
                <w:sz w:val="20"/>
                <w:szCs w:val="20"/>
              </w:rPr>
              <w:t>12 mothers</w:t>
            </w:r>
            <w:r w:rsidR="00A23680" w:rsidRPr="00255658">
              <w:rPr>
                <w:rFonts w:ascii="Times New Roman" w:hAnsi="Times New Roman" w:cs="Times New Roman"/>
                <w:i/>
                <w:iCs/>
                <w:sz w:val="20"/>
                <w:szCs w:val="20"/>
              </w:rPr>
              <w:tab/>
            </w:r>
          </w:p>
          <w:p w14:paraId="386D551E" w14:textId="77777777" w:rsidR="003C5D4B" w:rsidRPr="00255658" w:rsidRDefault="003C5D4B" w:rsidP="00A23680">
            <w:pPr>
              <w:rPr>
                <w:rFonts w:ascii="Times New Roman" w:hAnsi="Times New Roman" w:cs="Times New Roman"/>
                <w:sz w:val="20"/>
                <w:szCs w:val="20"/>
              </w:rPr>
            </w:pPr>
            <w:r w:rsidRPr="00255658">
              <w:rPr>
                <w:rFonts w:ascii="Times New Roman" w:hAnsi="Times New Roman" w:cs="Times New Roman"/>
                <w:i/>
                <w:iCs/>
                <w:sz w:val="20"/>
                <w:szCs w:val="20"/>
              </w:rPr>
              <w:t>Ethnicity:</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Asian Canadian (1) and Caucasian (11)</w:t>
            </w:r>
          </w:p>
          <w:p w14:paraId="556738EA" w14:textId="77777777" w:rsidR="003C5D4B" w:rsidRPr="00255658" w:rsidRDefault="003C5D4B" w:rsidP="00A23680">
            <w:pPr>
              <w:rPr>
                <w:rFonts w:ascii="Times New Roman" w:hAnsi="Times New Roman" w:cs="Times New Roman"/>
                <w:sz w:val="20"/>
                <w:szCs w:val="20"/>
              </w:rPr>
            </w:pPr>
            <w:r w:rsidRPr="00255658">
              <w:rPr>
                <w:rFonts w:ascii="Times New Roman" w:hAnsi="Times New Roman" w:cs="Times New Roman"/>
                <w:i/>
                <w:iCs/>
                <w:sz w:val="20"/>
                <w:szCs w:val="20"/>
              </w:rPr>
              <w:t>Education level:</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High school (4) and post-secondary school (21)</w:t>
            </w:r>
          </w:p>
          <w:p w14:paraId="73FF3AC0" w14:textId="77777777" w:rsidR="002E7112"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Social/socioeconomic status:</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Middle class</w:t>
            </w:r>
          </w:p>
        </w:tc>
      </w:tr>
      <w:tr w:rsidR="002E7112" w:rsidRPr="00255658" w14:paraId="20EE1D3B" w14:textId="77777777" w:rsidTr="00255658">
        <w:trPr>
          <w:trHeight w:val="1889"/>
        </w:trPr>
        <w:tc>
          <w:tcPr>
            <w:tcW w:w="2591" w:type="dxa"/>
            <w:vAlign w:val="center"/>
          </w:tcPr>
          <w:p w14:paraId="74CC9235"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abstract":"This study investigated the effects of training parents to administer a modified version of the focused stimulation intervention technique first reported by Girolametto, Pearce, and Weitzman (1996). Treatment was modified in a manner that increased reliance on a broader array of elements of responsive adult input (RAI), while eliminating reliance on a stipulated frequency of repetition. Prescriptive activity-based parent teaching was provided in the home by a team comprised of a speech and language pathologist (SLP) and a non-SLP early interventionist who was delegated responsibility for the majority of treatment. Eight parents and their toddlers with expressive language delay were randomly assigned to receive either prescriptive activity-based treatment (Treatment/PAT group) or traditional early intervention (Delayed-treatment Control/TEI group). Control group families received traditional early intervention services during the experimental period. Protocols for assignment of vocabulary targets and collection of outcome data were intended to replicate those of Girolametto et al. (1996). With one exception (Type Token Ratio), results indicate changes in the predicted direction for treatment group (PAT) parents and children receiving prescriptive activity-based treatment. Inferential statistics indicated a significant interaction for the Symbolic Play Test (Lowe &amp; Costello, 1988). Results for measures that did not achieve statistical significance are attributed to the fact that the control group (TEI) received traditional early interventionist services during which non-SLP early interventionists modeled RAI elements. The study compares favorably with Girolametto et al. on numeric scores and magnitudes of effect. Following treatment, the language of parents receiving prescriptive activity-based treatment was slower, less complex, and more focused than those in the control group. Treatment group children used more target words during naturalistic observations, used more words during free-play, and made substantial gains in vocabulary. Substantial gains were also identified in talkativeness and structural complexity of child language.","author":[{"dropping-particle":"","family":"Littleton Jr.","given":"Robert F","non-dropping-particle":"","parse-names":false,"suffix":""}],"container-title":"ProQuest Dissertations and Theses","id":"ITEM-1","issued":{"date-parts":[["2004"]]},"page":"197","title":"The modifiability of language input with toddlers with expressive language delay: A study of a team approach to parent training","type":"article-journal"},"uris":["http://www.mendeley.com/documents/?uuid=f5431f27-180a-4526-8de3-1e8f4b5e0f5e"]}],"mendeley":{"formattedCitation":"(Littleton Jr., 2004)","manualFormatting":"Littleton Jr. (2004)"},"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Littleton Jr. (2004)</w:t>
            </w:r>
            <w:r w:rsidRPr="00255658">
              <w:rPr>
                <w:rFonts w:ascii="Times New Roman" w:hAnsi="Times New Roman" w:cs="Times New Roman"/>
                <w:sz w:val="20"/>
                <w:szCs w:val="20"/>
              </w:rPr>
              <w:fldChar w:fldCharType="end"/>
            </w:r>
          </w:p>
        </w:tc>
        <w:tc>
          <w:tcPr>
            <w:tcW w:w="5684" w:type="dxa"/>
            <w:vAlign w:val="center"/>
          </w:tcPr>
          <w:p w14:paraId="6711FBAE"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xml:space="preserve">: 8 </w:t>
            </w:r>
          </w:p>
          <w:p w14:paraId="37F128F0"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Expressive language delay</w:t>
            </w:r>
          </w:p>
          <w:p w14:paraId="39BC5A27"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w:t>
            </w:r>
            <w:r w:rsidRPr="00255658">
              <w:rPr>
                <w:rFonts w:ascii="Times New Roman" w:hAnsi="Times New Roman" w:cs="Times New Roman"/>
                <w:sz w:val="20"/>
                <w:szCs w:val="20"/>
              </w:rPr>
              <w:t>: 22-30 months</w:t>
            </w:r>
          </w:p>
          <w:p w14:paraId="09DB5147" w14:textId="1FC4CE0D"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xml:space="preserve">: </w:t>
            </w:r>
            <w:r w:rsidR="00CA2E91" w:rsidRPr="00255658">
              <w:rPr>
                <w:rFonts w:ascii="Times New Roman" w:hAnsi="Times New Roman" w:cs="Times New Roman"/>
                <w:sz w:val="20"/>
                <w:szCs w:val="20"/>
              </w:rPr>
              <w:t>NR</w:t>
            </w:r>
          </w:p>
          <w:p w14:paraId="3DC9D2BB" w14:textId="77777777" w:rsidR="00872D0A" w:rsidRPr="00255658" w:rsidRDefault="00872D0A" w:rsidP="00872D0A">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Pr="00255658">
              <w:rPr>
                <w:rFonts w:ascii="Times New Roman" w:hAnsi="Times New Roman" w:cs="Times New Roman"/>
                <w:sz w:val="20"/>
                <w:szCs w:val="20"/>
              </w:rPr>
              <w:t>English</w:t>
            </w:r>
          </w:p>
          <w:p w14:paraId="02A623C8"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xml:space="preserve">: 4 PILI guided by prescriptive activity-based </w:t>
            </w:r>
            <w:r w:rsidR="00872D0A" w:rsidRPr="00255658">
              <w:rPr>
                <w:rFonts w:ascii="Times New Roman" w:hAnsi="Times New Roman" w:cs="Times New Roman"/>
                <w:sz w:val="20"/>
                <w:szCs w:val="20"/>
              </w:rPr>
              <w:t>curriculum;</w:t>
            </w:r>
            <w:r w:rsidRPr="00255658">
              <w:rPr>
                <w:rFonts w:ascii="Times New Roman" w:hAnsi="Times New Roman" w:cs="Times New Roman"/>
                <w:sz w:val="20"/>
                <w:szCs w:val="20"/>
              </w:rPr>
              <w:t xml:space="preserve"> 4 PILI delivered by varied methods</w:t>
            </w:r>
          </w:p>
        </w:tc>
        <w:tc>
          <w:tcPr>
            <w:tcW w:w="5345" w:type="dxa"/>
            <w:vAlign w:val="center"/>
          </w:tcPr>
          <w:p w14:paraId="3AB76CF3" w14:textId="77777777"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Total number:</w:t>
            </w:r>
            <w:r w:rsidR="00A23680" w:rsidRPr="00255658">
              <w:rPr>
                <w:sz w:val="20"/>
                <w:szCs w:val="20"/>
              </w:rPr>
              <w:t xml:space="preserve"> </w:t>
            </w:r>
            <w:r w:rsidR="00A23680" w:rsidRPr="00255658">
              <w:rPr>
                <w:rFonts w:ascii="Times New Roman" w:hAnsi="Times New Roman" w:cs="Times New Roman"/>
                <w:sz w:val="20"/>
                <w:szCs w:val="20"/>
              </w:rPr>
              <w:t>8 mothers</w:t>
            </w:r>
            <w:r w:rsidR="00A23680" w:rsidRPr="00255658">
              <w:rPr>
                <w:rFonts w:ascii="Times New Roman" w:hAnsi="Times New Roman" w:cs="Times New Roman"/>
                <w:i/>
                <w:iCs/>
                <w:sz w:val="20"/>
                <w:szCs w:val="20"/>
              </w:rPr>
              <w:tab/>
            </w:r>
            <w:r w:rsidR="00A23680" w:rsidRPr="00255658">
              <w:rPr>
                <w:rFonts w:ascii="Times New Roman" w:hAnsi="Times New Roman" w:cs="Times New Roman"/>
                <w:i/>
                <w:iCs/>
                <w:sz w:val="20"/>
                <w:szCs w:val="20"/>
              </w:rPr>
              <w:tab/>
            </w:r>
          </w:p>
          <w:p w14:paraId="29DB7016" w14:textId="0CA096F4"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thnicity:</w:t>
            </w:r>
            <w:r w:rsidR="00A23680" w:rsidRPr="00255658">
              <w:rPr>
                <w:rFonts w:ascii="Times New Roman" w:hAnsi="Times New Roman" w:cs="Times New Roman"/>
                <w:i/>
                <w:iCs/>
                <w:sz w:val="20"/>
                <w:szCs w:val="20"/>
              </w:rPr>
              <w:t xml:space="preserve"> </w:t>
            </w:r>
            <w:r w:rsidR="00CA2E91" w:rsidRPr="00255658">
              <w:rPr>
                <w:rFonts w:ascii="Times New Roman" w:hAnsi="Times New Roman" w:cs="Times New Roman"/>
                <w:sz w:val="20"/>
                <w:szCs w:val="20"/>
              </w:rPr>
              <w:t>NR</w:t>
            </w:r>
          </w:p>
          <w:p w14:paraId="6267C33F" w14:textId="77777777"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ducation level:</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Post-secondary education (8)</w:t>
            </w:r>
          </w:p>
          <w:p w14:paraId="41BA3E20" w14:textId="37FC2115" w:rsidR="002E7112"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 xml:space="preserve">Social/socioeconomic </w:t>
            </w:r>
            <w:r w:rsidR="00A23680" w:rsidRPr="00255658">
              <w:rPr>
                <w:rFonts w:ascii="Times New Roman" w:hAnsi="Times New Roman" w:cs="Times New Roman"/>
                <w:i/>
                <w:iCs/>
                <w:sz w:val="20"/>
                <w:szCs w:val="20"/>
              </w:rPr>
              <w:t xml:space="preserve">status: </w:t>
            </w:r>
            <w:r w:rsidR="00CA2E91" w:rsidRPr="00255658">
              <w:rPr>
                <w:rFonts w:ascii="Times New Roman" w:hAnsi="Times New Roman" w:cs="Times New Roman"/>
                <w:sz w:val="20"/>
                <w:szCs w:val="20"/>
              </w:rPr>
              <w:t>NR</w:t>
            </w:r>
          </w:p>
        </w:tc>
      </w:tr>
      <w:tr w:rsidR="002E7112" w:rsidRPr="00255658" w14:paraId="7C1F85E0" w14:textId="77777777" w:rsidTr="001606BD">
        <w:trPr>
          <w:trHeight w:val="1421"/>
        </w:trPr>
        <w:tc>
          <w:tcPr>
            <w:tcW w:w="2591" w:type="dxa"/>
            <w:vAlign w:val="center"/>
          </w:tcPr>
          <w:p w14:paraId="69E41E79"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3109/13682829809179485","ISBN":"1368-2822","ISSN":"1368-2822","PMID":"10343754","abstract":"This paper looks at a controlled study which aimed to measure the efficacy of a parent programme. The parents involved were all parents of pre-school children with specific expressive language delay (SELD). A number of measures were used to identify changes in mother-child interaction and language development. Significant differences were noted in the experimental group while the control group remained stable over time. The results indicate the potential effectiveness of this type of intervention for children identified as having SELD.","author":[{"dropping-particle":"","family":"McDade","given":"A","non-dropping-particle":"","parse-names":false,"suffix":""},{"dropping-particle":"","family":"McCartan","given":"P","non-dropping-particle":"","parse-names":false,"suffix":""}],"container-title":"International Journal of Language and Communication Disorders","id":"ITEM-1","issue":"Suppl.","issued":{"date-parts":[["1998"]]},"page":"556-561","title":"Partnership with parents: a pilot project","type":"article-journal","volume":"33"},"uris":["http://www.mendeley.com/documents/?uuid=c9c63f6b-fa62-4885-95ed-1134b5c98728"]}],"mendeley":{"formattedCitation":"(McDade &amp; McCartan, 1998)","manualFormatting":"McDade and McCartan (1998)"},"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McDade and McCartan (1998)</w:t>
            </w:r>
            <w:r w:rsidRPr="00255658">
              <w:rPr>
                <w:rFonts w:ascii="Times New Roman" w:hAnsi="Times New Roman" w:cs="Times New Roman"/>
                <w:sz w:val="20"/>
                <w:szCs w:val="20"/>
              </w:rPr>
              <w:fldChar w:fldCharType="end"/>
            </w:r>
          </w:p>
        </w:tc>
        <w:tc>
          <w:tcPr>
            <w:tcW w:w="5684" w:type="dxa"/>
            <w:vAlign w:val="center"/>
          </w:tcPr>
          <w:p w14:paraId="6F71F114"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xml:space="preserve">: 20 </w:t>
            </w:r>
          </w:p>
          <w:p w14:paraId="013A8667"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Expressive language delay</w:t>
            </w:r>
          </w:p>
          <w:p w14:paraId="3D42D3E4"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w:t>
            </w:r>
            <w:r w:rsidRPr="00255658">
              <w:rPr>
                <w:rFonts w:ascii="Times New Roman" w:hAnsi="Times New Roman" w:cs="Times New Roman"/>
                <w:sz w:val="20"/>
                <w:szCs w:val="20"/>
              </w:rPr>
              <w:t>: referred at 24 months</w:t>
            </w:r>
          </w:p>
          <w:p w14:paraId="21A8832D" w14:textId="77777777" w:rsidR="00CA2E91" w:rsidRPr="00255658" w:rsidRDefault="002E7112" w:rsidP="00872D0A">
            <w:pPr>
              <w:rPr>
                <w:rFonts w:ascii="Times New Roman" w:hAnsi="Times New Roman" w:cs="Times New Roman"/>
                <w:i/>
                <w:iCs/>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xml:space="preserve">: </w:t>
            </w:r>
            <w:r w:rsidR="00CA2E91" w:rsidRPr="00255658">
              <w:rPr>
                <w:rFonts w:ascii="Times New Roman" w:hAnsi="Times New Roman" w:cs="Times New Roman"/>
                <w:sz w:val="20"/>
                <w:szCs w:val="20"/>
              </w:rPr>
              <w:t>NR</w:t>
            </w:r>
            <w:r w:rsidR="00CA2E91" w:rsidRPr="00255658">
              <w:rPr>
                <w:rFonts w:ascii="Times New Roman" w:hAnsi="Times New Roman" w:cs="Times New Roman"/>
                <w:i/>
                <w:iCs/>
                <w:sz w:val="20"/>
                <w:szCs w:val="20"/>
              </w:rPr>
              <w:t xml:space="preserve"> </w:t>
            </w:r>
          </w:p>
          <w:p w14:paraId="525F38C4" w14:textId="66D77A85" w:rsidR="00872D0A" w:rsidRPr="00255658" w:rsidRDefault="00872D0A" w:rsidP="00872D0A">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00CA2E91" w:rsidRPr="00255658">
              <w:rPr>
                <w:rFonts w:ascii="Times New Roman" w:hAnsi="Times New Roman" w:cs="Times New Roman"/>
                <w:sz w:val="20"/>
                <w:szCs w:val="20"/>
              </w:rPr>
              <w:t>NR</w:t>
            </w:r>
          </w:p>
          <w:p w14:paraId="2A118C66"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11 PILI, 9 no intervention</w:t>
            </w:r>
          </w:p>
        </w:tc>
        <w:tc>
          <w:tcPr>
            <w:tcW w:w="5345" w:type="dxa"/>
            <w:vAlign w:val="center"/>
          </w:tcPr>
          <w:p w14:paraId="7E43ECAF" w14:textId="77777777"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Total number:</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11 mothers</w:t>
            </w:r>
          </w:p>
          <w:p w14:paraId="0EDBE84B" w14:textId="1A7A82CF"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thnicity:</w:t>
            </w:r>
            <w:r w:rsidR="00A23680" w:rsidRPr="00255658">
              <w:rPr>
                <w:rFonts w:ascii="Times New Roman" w:hAnsi="Times New Roman" w:cs="Times New Roman"/>
                <w:i/>
                <w:iCs/>
                <w:sz w:val="20"/>
                <w:szCs w:val="20"/>
              </w:rPr>
              <w:t xml:space="preserve"> </w:t>
            </w:r>
            <w:r w:rsidR="00CA2E91" w:rsidRPr="00255658">
              <w:rPr>
                <w:rFonts w:ascii="Times New Roman" w:hAnsi="Times New Roman" w:cs="Times New Roman"/>
                <w:sz w:val="20"/>
                <w:szCs w:val="20"/>
              </w:rPr>
              <w:t>NR</w:t>
            </w:r>
          </w:p>
          <w:p w14:paraId="256B3C52" w14:textId="27603AEF"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ducation level:</w:t>
            </w:r>
            <w:r w:rsidR="00A23680" w:rsidRPr="00255658">
              <w:rPr>
                <w:rFonts w:ascii="Times New Roman" w:hAnsi="Times New Roman" w:cs="Times New Roman"/>
                <w:i/>
                <w:iCs/>
                <w:sz w:val="20"/>
                <w:szCs w:val="20"/>
              </w:rPr>
              <w:t xml:space="preserve"> </w:t>
            </w:r>
            <w:r w:rsidR="00CA2E91" w:rsidRPr="00255658">
              <w:rPr>
                <w:rFonts w:ascii="Times New Roman" w:hAnsi="Times New Roman" w:cs="Times New Roman"/>
                <w:sz w:val="20"/>
                <w:szCs w:val="20"/>
              </w:rPr>
              <w:t>NR</w:t>
            </w:r>
          </w:p>
          <w:p w14:paraId="1DF5DCAC" w14:textId="6FC31F30" w:rsidR="002E7112"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Social/socioeconomic status:</w:t>
            </w:r>
            <w:r w:rsidR="00A23680" w:rsidRPr="00255658">
              <w:rPr>
                <w:rFonts w:ascii="Times New Roman" w:hAnsi="Times New Roman" w:cs="Times New Roman"/>
                <w:i/>
                <w:iCs/>
                <w:sz w:val="20"/>
                <w:szCs w:val="20"/>
              </w:rPr>
              <w:t xml:space="preserve"> </w:t>
            </w:r>
            <w:r w:rsidR="00CA2E91" w:rsidRPr="00255658">
              <w:rPr>
                <w:rFonts w:ascii="Times New Roman" w:hAnsi="Times New Roman" w:cs="Times New Roman"/>
                <w:sz w:val="20"/>
                <w:szCs w:val="20"/>
              </w:rPr>
              <w:t>NR</w:t>
            </w:r>
          </w:p>
        </w:tc>
      </w:tr>
      <w:tr w:rsidR="002E7112" w:rsidRPr="00255658" w14:paraId="23E88B25" w14:textId="77777777" w:rsidTr="00255658">
        <w:trPr>
          <w:trHeight w:val="1880"/>
        </w:trPr>
        <w:tc>
          <w:tcPr>
            <w:tcW w:w="2591" w:type="dxa"/>
            <w:vAlign w:val="center"/>
          </w:tcPr>
          <w:p w14:paraId="605FE8F2"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lastRenderedPageBreak/>
              <w:fldChar w:fldCharType="begin" w:fldLock="1"/>
            </w:r>
            <w:r w:rsidR="00F84F13" w:rsidRPr="00255658">
              <w:rPr>
                <w:rFonts w:ascii="Times New Roman" w:hAnsi="Times New Roman" w:cs="Times New Roman"/>
                <w:sz w:val="20"/>
                <w:szCs w:val="20"/>
              </w:rPr>
              <w:instrText>ADDIN CSL_CITATION {"citationItems":[{"id":"ITEM-1","itemData":{"DOI":"10.1044/1092-4388(2012/11-0236)","ISBN":"1092-4388","ISSN":"1092-4388","PMID":"22490620","abstract":"Purpose: The purpose of this study was to investigate the extent to which a parent-implemented language intervention improves language skills in toddlers at risk for persistent language impairment (LI) as compared with a group of typically developing toddlers. Method: Thirty-four children with LI between 24 and 42 months of age were randomly assigned to a treatment or nontreatment experimental condition. Participants in the treatment group received 24 biweekly 1-hr sessions for 3 months. An additional sample of 28 age- and gender-matched children with typically developing language (TL) was also included. Norm-referenced child assessments and observational measures were used to assess changes in children’s language growth. Results: Results from multilevel modeling indicate that children in the treatment group made greater gains than children in the control group on most language measures. Whereas children in the treatment group had lower language scores than children with TL at the end of intervention, the rate of language growth was not significantly different between groups.Child receptive language and parent use of matched turns predicted expressive language growth in both children with and without LI. Conclusion: The results of this preliminary study indicate that parent-implemented interventions may be an effective treatment for children with expressive and receptive LI.","author":[{"dropping-particle":"","family":"Roberts","given":"Megan Y.","non-dropping-particle":"","parse-names":false,"suffix":""},{"dropping-particle":"","family":"Kaiser","given":"Ann P.","non-dropping-particle":"","parse-names":false,"suffix":""}],"container-title":"Journal of Speech Language and Hearing Research","id":"ITEM-1","issue":"6","issued":{"date-parts":[["2012"]]},"page":"1655-1670","title":"Assessing the Effects of a Parent-Implemented Language Intervention for Children With Language Impairments Using Empirical Benchmarks: A Pilot Study","type":"article-journal","volume":"55"},"uris":["http://www.mendeley.com/documents/?uuid=af51189e-22a2-447d-8332-49222e9ee05f"]}],"mendeley":{"formattedCitation":"(Megan Y. Roberts &amp; Kaiser, 2012)","manualFormatting":"Roberts and Kaiser (2012)","plainTextFormattedCitation":"(Megan Y. Roberts &amp; Kaiser, 2012)","previouslyFormattedCitation":"(Megan Y. Roberts &amp; Kaiser, 2012)"},"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Roberts and Kaiser (2012)</w:t>
            </w:r>
            <w:r w:rsidRPr="00255658">
              <w:rPr>
                <w:rFonts w:ascii="Times New Roman" w:hAnsi="Times New Roman" w:cs="Times New Roman"/>
                <w:sz w:val="20"/>
                <w:szCs w:val="20"/>
              </w:rPr>
              <w:fldChar w:fldCharType="end"/>
            </w:r>
          </w:p>
        </w:tc>
        <w:tc>
          <w:tcPr>
            <w:tcW w:w="5684" w:type="dxa"/>
            <w:vAlign w:val="center"/>
          </w:tcPr>
          <w:p w14:paraId="5A786E72"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xml:space="preserve">: 62 </w:t>
            </w:r>
          </w:p>
          <w:p w14:paraId="5931DFC8"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Typical language development or receptive and expressive language delay</w:t>
            </w:r>
          </w:p>
          <w:p w14:paraId="6962E9B9"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Mean age</w:t>
            </w:r>
            <w:r w:rsidRPr="00255658">
              <w:rPr>
                <w:rFonts w:ascii="Times New Roman" w:hAnsi="Times New Roman" w:cs="Times New Roman"/>
                <w:sz w:val="20"/>
                <w:szCs w:val="20"/>
              </w:rPr>
              <w:t>: 29.86 – 31 months</w:t>
            </w:r>
          </w:p>
          <w:p w14:paraId="12AD57E5"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9 females, 53 males</w:t>
            </w:r>
          </w:p>
          <w:p w14:paraId="1F119F12" w14:textId="77777777" w:rsidR="00872D0A" w:rsidRPr="00255658" w:rsidRDefault="00872D0A" w:rsidP="00872D0A">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Pr="00255658">
              <w:rPr>
                <w:rFonts w:ascii="Times New Roman" w:hAnsi="Times New Roman" w:cs="Times New Roman"/>
                <w:sz w:val="20"/>
                <w:szCs w:val="20"/>
              </w:rPr>
              <w:t>English</w:t>
            </w:r>
          </w:p>
          <w:p w14:paraId="021035D5"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16 PILI, 18 no intervention, 28 typical</w:t>
            </w:r>
          </w:p>
        </w:tc>
        <w:tc>
          <w:tcPr>
            <w:tcW w:w="5345" w:type="dxa"/>
            <w:vAlign w:val="center"/>
          </w:tcPr>
          <w:p w14:paraId="42EDDA03" w14:textId="77777777" w:rsidR="00A23680" w:rsidRPr="00255658" w:rsidRDefault="003C5D4B" w:rsidP="00A23680">
            <w:pPr>
              <w:rPr>
                <w:rFonts w:ascii="Times New Roman" w:hAnsi="Times New Roman" w:cs="Times New Roman"/>
                <w:i/>
                <w:iCs/>
                <w:sz w:val="20"/>
                <w:szCs w:val="20"/>
              </w:rPr>
            </w:pPr>
            <w:r w:rsidRPr="00255658">
              <w:rPr>
                <w:rFonts w:ascii="Times New Roman" w:hAnsi="Times New Roman" w:cs="Times New Roman"/>
                <w:i/>
                <w:iCs/>
                <w:sz w:val="20"/>
                <w:szCs w:val="20"/>
              </w:rPr>
              <w:t>Total number:</w:t>
            </w:r>
            <w:r w:rsidR="00A23680" w:rsidRPr="00255658">
              <w:rPr>
                <w:sz w:val="20"/>
                <w:szCs w:val="20"/>
              </w:rPr>
              <w:t xml:space="preserve"> </w:t>
            </w:r>
            <w:r w:rsidR="00A23680" w:rsidRPr="00255658">
              <w:rPr>
                <w:rFonts w:ascii="Times New Roman" w:hAnsi="Times New Roman" w:cs="Times New Roman"/>
                <w:sz w:val="20"/>
                <w:szCs w:val="20"/>
              </w:rPr>
              <w:t>13 mothers, 3 fathers</w:t>
            </w:r>
            <w:r w:rsidR="00A23680" w:rsidRPr="00255658">
              <w:rPr>
                <w:rFonts w:ascii="Times New Roman" w:hAnsi="Times New Roman" w:cs="Times New Roman"/>
                <w:i/>
                <w:iCs/>
                <w:sz w:val="20"/>
                <w:szCs w:val="20"/>
              </w:rPr>
              <w:tab/>
            </w:r>
          </w:p>
          <w:p w14:paraId="39D17052" w14:textId="77777777" w:rsidR="00A23680" w:rsidRPr="00255658" w:rsidRDefault="003C5D4B" w:rsidP="00A23680">
            <w:pPr>
              <w:rPr>
                <w:rFonts w:ascii="Times New Roman" w:hAnsi="Times New Roman" w:cs="Times New Roman"/>
                <w:sz w:val="20"/>
                <w:szCs w:val="20"/>
              </w:rPr>
            </w:pPr>
            <w:r w:rsidRPr="00255658">
              <w:rPr>
                <w:rFonts w:ascii="Times New Roman" w:hAnsi="Times New Roman" w:cs="Times New Roman"/>
                <w:i/>
                <w:iCs/>
                <w:sz w:val="20"/>
                <w:szCs w:val="20"/>
              </w:rPr>
              <w:t>Ethnicity:</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African American (3), Caucasian (12), other (1)</w:t>
            </w:r>
          </w:p>
          <w:p w14:paraId="32CED25B" w14:textId="77777777" w:rsidR="00A23680" w:rsidRPr="00255658" w:rsidRDefault="003C5D4B" w:rsidP="00A23680">
            <w:pPr>
              <w:rPr>
                <w:rFonts w:ascii="Times New Roman" w:hAnsi="Times New Roman" w:cs="Times New Roman"/>
                <w:sz w:val="20"/>
                <w:szCs w:val="20"/>
              </w:rPr>
            </w:pPr>
            <w:r w:rsidRPr="00255658">
              <w:rPr>
                <w:rFonts w:ascii="Times New Roman" w:hAnsi="Times New Roman" w:cs="Times New Roman"/>
                <w:i/>
                <w:iCs/>
                <w:sz w:val="20"/>
                <w:szCs w:val="20"/>
              </w:rPr>
              <w:t>Education level:</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College (2), Degree (6), Master (7), not respond (1)</w:t>
            </w:r>
          </w:p>
          <w:p w14:paraId="4368BB5C" w14:textId="77777777" w:rsidR="002E7112"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Social/socioeconomic status:</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Middle class</w:t>
            </w:r>
          </w:p>
        </w:tc>
      </w:tr>
      <w:tr w:rsidR="002E7112" w:rsidRPr="00255658" w14:paraId="331172B1" w14:textId="77777777" w:rsidTr="00255658">
        <w:trPr>
          <w:trHeight w:val="1610"/>
        </w:trPr>
        <w:tc>
          <w:tcPr>
            <w:tcW w:w="2591" w:type="dxa"/>
            <w:vAlign w:val="center"/>
          </w:tcPr>
          <w:p w14:paraId="2B2ED24D"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DOI":"10.1044/2014","ISBN":"1016201404775","ISSN":"0976044X","PMID":"24687097","author":[{"dropping-particle":"","family":"Roberts","given":"Megan Y.","non-dropping-particle":"","parse-names":false,"suffix":""},{"dropping-particle":"","family":"Kaiser","given":"Ann P.","non-dropping-particle":"","parse-names":false,"suffix":""},{"dropping-particle":"","family":"Wolfe","given":"Cathy E.","non-dropping-particle":"","parse-names":false,"suffix":""},{"dropping-particle":"","family":"Bryant","given":"Jullie D.","non-dropping-particle":"","parse-names":false,"suffix":""},{"dropping-particle":"","family":"Spidalieri","given":"Alexandaria M.","non-dropping-particle":"","parse-names":false,"suffix":""}],"container-title":"Journal of Speech, Language, and Hearing Research","id":"ITEM-1","issue":"1","issued":{"date-parts":[["2014"]]},"page":"1851-1869","title":"The Effects of the Teach-Model-Coach-Review Instructional Approach on Caregiver Use of Language Support Strategies and Children's Expressive Language Skills","type":"article-journal","volume":"57"},"uris":["http://www.mendeley.com/documents/?uuid=cdb8b6c1-38b3-4eba-aef9-b279b5dc023b"]}],"mendeley":{"formattedCitation":"(Megan Y. Roberts et al., 2014)","manualFormatting":"Roberts et al. (2014)","plainTextFormattedCitation":"(Megan Y. Roberts et al., 2014)","previouslyFormattedCitation":"(Megan Y. Roberts et al., 2014)"},"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Roberts </w:t>
            </w:r>
            <w:r w:rsidRPr="00255658">
              <w:rPr>
                <w:rFonts w:ascii="Times New Roman" w:hAnsi="Times New Roman" w:cs="Times New Roman"/>
                <w:i/>
                <w:iCs/>
                <w:noProof/>
                <w:sz w:val="20"/>
                <w:szCs w:val="20"/>
              </w:rPr>
              <w:t>et al.</w:t>
            </w:r>
            <w:r w:rsidRPr="00255658">
              <w:rPr>
                <w:rFonts w:ascii="Times New Roman" w:hAnsi="Times New Roman" w:cs="Times New Roman"/>
                <w:noProof/>
                <w:sz w:val="20"/>
                <w:szCs w:val="20"/>
              </w:rPr>
              <w:t xml:space="preserve"> (2014)</w:t>
            </w:r>
            <w:r w:rsidRPr="00255658">
              <w:rPr>
                <w:rFonts w:ascii="Times New Roman" w:hAnsi="Times New Roman" w:cs="Times New Roman"/>
                <w:sz w:val="20"/>
                <w:szCs w:val="20"/>
              </w:rPr>
              <w:fldChar w:fldCharType="end"/>
            </w:r>
          </w:p>
        </w:tc>
        <w:tc>
          <w:tcPr>
            <w:tcW w:w="5684" w:type="dxa"/>
            <w:vAlign w:val="center"/>
          </w:tcPr>
          <w:p w14:paraId="3E468EDE"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xml:space="preserve">: 4 </w:t>
            </w:r>
          </w:p>
          <w:p w14:paraId="33E3ABA6"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Receptive and expressive language delay</w:t>
            </w:r>
          </w:p>
          <w:p w14:paraId="403CC058"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w:t>
            </w:r>
            <w:r w:rsidRPr="00255658">
              <w:rPr>
                <w:rFonts w:ascii="Times New Roman" w:hAnsi="Times New Roman" w:cs="Times New Roman"/>
                <w:sz w:val="20"/>
                <w:szCs w:val="20"/>
              </w:rPr>
              <w:t xml:space="preserve"> 25-38 months </w:t>
            </w:r>
          </w:p>
          <w:p w14:paraId="75ABBCEB"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2 females, 2 males</w:t>
            </w:r>
          </w:p>
          <w:p w14:paraId="587B721D" w14:textId="77777777" w:rsidR="00872D0A" w:rsidRPr="00255658" w:rsidRDefault="00872D0A" w:rsidP="00872D0A">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Pr="00255658">
              <w:rPr>
                <w:rFonts w:ascii="Times New Roman" w:hAnsi="Times New Roman" w:cs="Times New Roman"/>
                <w:sz w:val="20"/>
                <w:szCs w:val="20"/>
              </w:rPr>
              <w:t>English</w:t>
            </w:r>
          </w:p>
          <w:p w14:paraId="12D5AE5C"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4 PILI</w:t>
            </w:r>
          </w:p>
        </w:tc>
        <w:tc>
          <w:tcPr>
            <w:tcW w:w="5345" w:type="dxa"/>
            <w:vAlign w:val="center"/>
          </w:tcPr>
          <w:p w14:paraId="2A8EC183" w14:textId="77777777" w:rsidR="00A23680" w:rsidRPr="00255658" w:rsidRDefault="003C5D4B" w:rsidP="00A23680">
            <w:pPr>
              <w:rPr>
                <w:rFonts w:ascii="Times New Roman" w:hAnsi="Times New Roman" w:cs="Times New Roman"/>
                <w:i/>
                <w:iCs/>
                <w:sz w:val="20"/>
                <w:szCs w:val="20"/>
              </w:rPr>
            </w:pPr>
            <w:r w:rsidRPr="00255658">
              <w:rPr>
                <w:rFonts w:ascii="Times New Roman" w:hAnsi="Times New Roman" w:cs="Times New Roman"/>
                <w:i/>
                <w:iCs/>
                <w:sz w:val="20"/>
                <w:szCs w:val="20"/>
              </w:rPr>
              <w:t>Total number:</w:t>
            </w:r>
            <w:r w:rsidR="00A23680" w:rsidRPr="00255658">
              <w:rPr>
                <w:sz w:val="20"/>
                <w:szCs w:val="20"/>
              </w:rPr>
              <w:t xml:space="preserve"> </w:t>
            </w:r>
            <w:r w:rsidR="00A23680" w:rsidRPr="00255658">
              <w:rPr>
                <w:rFonts w:ascii="Times New Roman" w:hAnsi="Times New Roman" w:cs="Times New Roman"/>
                <w:sz w:val="20"/>
                <w:szCs w:val="20"/>
              </w:rPr>
              <w:t>3 mothers, 1 grandmother</w:t>
            </w:r>
          </w:p>
          <w:p w14:paraId="41A27A02" w14:textId="77777777" w:rsidR="003C5D4B"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Ethnicity:</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White</w:t>
            </w:r>
          </w:p>
          <w:p w14:paraId="112F7A24" w14:textId="77777777" w:rsidR="003C5D4B" w:rsidRPr="00255658" w:rsidRDefault="003C5D4B" w:rsidP="00A23680">
            <w:pPr>
              <w:rPr>
                <w:rFonts w:ascii="Times New Roman" w:hAnsi="Times New Roman" w:cs="Times New Roman"/>
                <w:i/>
                <w:iCs/>
                <w:sz w:val="20"/>
                <w:szCs w:val="20"/>
              </w:rPr>
            </w:pPr>
            <w:r w:rsidRPr="00255658">
              <w:rPr>
                <w:rFonts w:ascii="Times New Roman" w:hAnsi="Times New Roman" w:cs="Times New Roman"/>
                <w:i/>
                <w:iCs/>
                <w:sz w:val="20"/>
                <w:szCs w:val="20"/>
              </w:rPr>
              <w:t>Education level:</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High School (1), college (2), Master (1)</w:t>
            </w:r>
          </w:p>
          <w:p w14:paraId="656D81A1" w14:textId="77777777" w:rsidR="00A23680" w:rsidRPr="00255658" w:rsidRDefault="00A23680" w:rsidP="00A23680">
            <w:pPr>
              <w:rPr>
                <w:rFonts w:ascii="Times New Roman" w:hAnsi="Times New Roman" w:cs="Times New Roman"/>
                <w:sz w:val="20"/>
                <w:szCs w:val="20"/>
              </w:rPr>
            </w:pPr>
            <w:r w:rsidRPr="00255658">
              <w:rPr>
                <w:rFonts w:ascii="Times New Roman" w:hAnsi="Times New Roman" w:cs="Times New Roman"/>
                <w:i/>
                <w:iCs/>
                <w:sz w:val="20"/>
                <w:szCs w:val="20"/>
              </w:rPr>
              <w:t xml:space="preserve">Family annual income: </w:t>
            </w:r>
            <w:r w:rsidRPr="00255658">
              <w:rPr>
                <w:rFonts w:ascii="Times New Roman" w:hAnsi="Times New Roman" w:cs="Times New Roman"/>
                <w:sz w:val="20"/>
                <w:szCs w:val="20"/>
              </w:rPr>
              <w:t>50,000 (1), 70,000 (1), &gt; 100,000 (2)</w:t>
            </w:r>
          </w:p>
          <w:p w14:paraId="3512F36D" w14:textId="77777777" w:rsidR="002E7112" w:rsidRPr="00255658" w:rsidRDefault="002E7112" w:rsidP="003C5D4B">
            <w:pPr>
              <w:rPr>
                <w:rFonts w:ascii="Times New Roman" w:hAnsi="Times New Roman" w:cs="Times New Roman"/>
                <w:sz w:val="20"/>
                <w:szCs w:val="20"/>
              </w:rPr>
            </w:pPr>
          </w:p>
        </w:tc>
      </w:tr>
      <w:tr w:rsidR="002E7112" w:rsidRPr="00255658" w14:paraId="08C70FDA" w14:textId="77777777" w:rsidTr="00255658">
        <w:trPr>
          <w:trHeight w:val="1610"/>
        </w:trPr>
        <w:tc>
          <w:tcPr>
            <w:tcW w:w="2591" w:type="dxa"/>
            <w:vAlign w:val="center"/>
          </w:tcPr>
          <w:p w14:paraId="3F69BED3"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0011764B" w:rsidRPr="00255658">
              <w:rPr>
                <w:rFonts w:ascii="Times New Roman" w:hAnsi="Times New Roman" w:cs="Times New Roman"/>
                <w:sz w:val="20"/>
                <w:szCs w:val="20"/>
              </w:rPr>
              <w:instrText>ADDIN CSL_CITATION {"citationItems":[{"id":"ITEM-1","itemData":{"DOI":"10.1542/peds.2014-2134","ISBN":"0031-4005","ISSN":"0031-4005","PMID":"25733749","abstract":"OBJECTIVE: Early interventions for toddlers with expressive and receptive language delays have not resulted in positive expressive language outcomes. This randomized controlled trial tested the effects on language outcomes of a caregiver-implemented communication intervention targeting toddlers at risk for persistent language delays., METHODS: Participants included 97 toddlers, who were between 24 and 42 months with language scores at least 1.33 SDs below the normative mean and no other developmental delays, and their caregivers. Toddlers were randomly assigned to the caregiver-implemented intervention or a usual-care control group. Caregivers and children participated in 28 sessions in which caregivers were taught to implement the intervention. The primary outcome was the Preschool Language Scale, Fourth Edition, a broad-based measure of language. Outcome measurement was not blinded., RESULTS: Caregivers in the intervention improved their use of all language facilitation strategies, such as matched turns (adjusted mean difference, intervention-control, 40; 95% confidence interval 34 to 46; P &lt; .01). Children in the intervention group had significantly better receptive language skills (5.3; 95% confidence interval 0.15 to 10.4), but not broad-based expressive language skills (0.37, 95% confidence interval -4.5 to 5.3; P = .88)., CONCLUSIONS: This trial provides preliminary evidence of the short-term effects of systematic caregiver instruction on caregiver use of language facilitation strategies and subsequent changes in children's language skills. Future research should investigate the ideal dosage levels for optimizing child outcomes and determine which language facilitation strategies are associated with specific child outcomes. Research on adaptations for families from culturally and linguistically diverse backgrounds is needed.Copyright © 2015 by the American Academy of Pediatrics.","author":[{"dropping-particle":"","family":"Roberts","given":"M. Y.","non-dropping-particle":"","parse-names":false,"suffix":""},{"dropping-particle":"","family":"Kaiser","given":"A. P.","non-dropping-particle":"","parse-names":false,"suffix":""}],"container-title":"Pediatrics","id":"ITEM-1","issue":"4","issued":{"date-parts":[["2015"]]},"page":"686-693","title":"Early Intervention for Toddlers With Language Delays: A Randomized Controlled Trial","type":"article-journal","volume":"135"},"uris":["http://www.mendeley.com/documents/?uuid=50737203-3b89-4722-a3a6-c1bbfa2e7e1c"]}],"mendeley":{"formattedCitation":"(M. Y. Roberts &amp; Kaiser, 2015)","manualFormatting":"Roberts and Kaiser (2015)","plainTextFormattedCitation":"(M. Y. Roberts &amp; Kaiser, 2015)","previouslyFormattedCitation":"(M. Y. Roberts &amp; Kaiser, 2015)"},"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Roberts and Kaiser (2015)</w:t>
            </w:r>
            <w:r w:rsidRPr="00255658">
              <w:rPr>
                <w:rFonts w:ascii="Times New Roman" w:hAnsi="Times New Roman" w:cs="Times New Roman"/>
                <w:sz w:val="20"/>
                <w:szCs w:val="20"/>
              </w:rPr>
              <w:fldChar w:fldCharType="end"/>
            </w:r>
          </w:p>
        </w:tc>
        <w:tc>
          <w:tcPr>
            <w:tcW w:w="5684" w:type="dxa"/>
            <w:vAlign w:val="center"/>
          </w:tcPr>
          <w:p w14:paraId="56CA8C47"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xml:space="preserve">: 97 </w:t>
            </w:r>
          </w:p>
          <w:p w14:paraId="337461A7"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Receptive and expressive language delay</w:t>
            </w:r>
          </w:p>
          <w:p w14:paraId="12D2FFB0"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w:t>
            </w:r>
            <w:r w:rsidRPr="00255658">
              <w:rPr>
                <w:rFonts w:ascii="Times New Roman" w:hAnsi="Times New Roman" w:cs="Times New Roman"/>
                <w:sz w:val="20"/>
                <w:szCs w:val="20"/>
              </w:rPr>
              <w:t>: 24-42 months</w:t>
            </w:r>
          </w:p>
          <w:p w14:paraId="43A7C95F"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18 females, 79 males</w:t>
            </w:r>
          </w:p>
          <w:p w14:paraId="16E51177" w14:textId="36044D35" w:rsidR="00872D0A" w:rsidRPr="00255658" w:rsidRDefault="00872D0A" w:rsidP="00872D0A">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00F7101F" w:rsidRPr="00255658">
              <w:rPr>
                <w:rFonts w:ascii="Times New Roman" w:hAnsi="Times New Roman" w:cs="Times New Roman"/>
                <w:sz w:val="20"/>
                <w:szCs w:val="20"/>
              </w:rPr>
              <w:t>NR</w:t>
            </w:r>
          </w:p>
          <w:p w14:paraId="6CDBAE70"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45 PILI, 52 usual-care</w:t>
            </w:r>
          </w:p>
        </w:tc>
        <w:tc>
          <w:tcPr>
            <w:tcW w:w="5345" w:type="dxa"/>
            <w:vAlign w:val="center"/>
          </w:tcPr>
          <w:p w14:paraId="42BFDEF8" w14:textId="77777777" w:rsidR="00A23680" w:rsidRPr="00255658" w:rsidRDefault="003C5D4B" w:rsidP="00A23680">
            <w:pPr>
              <w:rPr>
                <w:rFonts w:ascii="Times New Roman" w:hAnsi="Times New Roman" w:cs="Times New Roman"/>
                <w:i/>
                <w:iCs/>
                <w:sz w:val="20"/>
                <w:szCs w:val="20"/>
              </w:rPr>
            </w:pPr>
            <w:r w:rsidRPr="00255658">
              <w:rPr>
                <w:rFonts w:ascii="Times New Roman" w:hAnsi="Times New Roman" w:cs="Times New Roman"/>
                <w:i/>
                <w:iCs/>
                <w:sz w:val="20"/>
                <w:szCs w:val="20"/>
              </w:rPr>
              <w:t>Total number:</w:t>
            </w:r>
            <w:r w:rsidR="00A23680" w:rsidRPr="00255658">
              <w:rPr>
                <w:sz w:val="20"/>
                <w:szCs w:val="20"/>
              </w:rPr>
              <w:t xml:space="preserve"> </w:t>
            </w:r>
            <w:r w:rsidR="00A23680" w:rsidRPr="00255658">
              <w:rPr>
                <w:rFonts w:ascii="Times New Roman" w:hAnsi="Times New Roman" w:cs="Times New Roman"/>
                <w:sz w:val="20"/>
                <w:szCs w:val="20"/>
              </w:rPr>
              <w:t>45 mothers</w:t>
            </w:r>
            <w:r w:rsidR="00A23680" w:rsidRPr="00255658">
              <w:rPr>
                <w:rFonts w:ascii="Times New Roman" w:hAnsi="Times New Roman" w:cs="Times New Roman"/>
                <w:i/>
                <w:iCs/>
                <w:sz w:val="20"/>
                <w:szCs w:val="20"/>
              </w:rPr>
              <w:tab/>
            </w:r>
          </w:p>
          <w:p w14:paraId="55D9B9AB" w14:textId="77777777" w:rsidR="00A23680" w:rsidRPr="00255658" w:rsidRDefault="003C5D4B" w:rsidP="00A23680">
            <w:pPr>
              <w:rPr>
                <w:rFonts w:ascii="Times New Roman" w:hAnsi="Times New Roman" w:cs="Times New Roman"/>
                <w:i/>
                <w:iCs/>
                <w:sz w:val="20"/>
                <w:szCs w:val="20"/>
              </w:rPr>
            </w:pPr>
            <w:r w:rsidRPr="00255658">
              <w:rPr>
                <w:rFonts w:ascii="Times New Roman" w:hAnsi="Times New Roman" w:cs="Times New Roman"/>
                <w:i/>
                <w:iCs/>
                <w:sz w:val="20"/>
                <w:szCs w:val="20"/>
              </w:rPr>
              <w:t>Ethnicity:</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African American (8), White (35), other (2)</w:t>
            </w:r>
          </w:p>
          <w:p w14:paraId="1CB4AC57" w14:textId="77777777"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ducation level:</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High school (18), Undergraduate degree (17), Graduate degree (10)</w:t>
            </w:r>
          </w:p>
          <w:p w14:paraId="5A444990" w14:textId="77777777" w:rsidR="002E7112" w:rsidRPr="00255658" w:rsidRDefault="00A23680" w:rsidP="003C5D4B">
            <w:pPr>
              <w:rPr>
                <w:rFonts w:ascii="Times New Roman" w:hAnsi="Times New Roman" w:cs="Times New Roman"/>
                <w:sz w:val="20"/>
                <w:szCs w:val="20"/>
              </w:rPr>
            </w:pPr>
            <w:r w:rsidRPr="00255658">
              <w:rPr>
                <w:rFonts w:ascii="Times New Roman" w:hAnsi="Times New Roman" w:cs="Times New Roman"/>
                <w:i/>
                <w:iCs/>
                <w:sz w:val="20"/>
                <w:szCs w:val="20"/>
              </w:rPr>
              <w:t xml:space="preserve">Family annual income: </w:t>
            </w:r>
            <w:r w:rsidRPr="00255658">
              <w:rPr>
                <w:rFonts w:ascii="Times New Roman" w:hAnsi="Times New Roman" w:cs="Times New Roman"/>
                <w:sz w:val="20"/>
                <w:szCs w:val="20"/>
              </w:rPr>
              <w:t>60,000- 71,000</w:t>
            </w:r>
          </w:p>
        </w:tc>
      </w:tr>
      <w:tr w:rsidR="002E7112" w:rsidRPr="00255658" w14:paraId="2B9E74F4" w14:textId="77777777" w:rsidTr="00255658">
        <w:trPr>
          <w:trHeight w:val="1520"/>
        </w:trPr>
        <w:tc>
          <w:tcPr>
            <w:tcW w:w="2591" w:type="dxa"/>
            <w:vAlign w:val="center"/>
          </w:tcPr>
          <w:p w14:paraId="57B7DF4F"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00A23680" w:rsidRPr="00255658">
              <w:rPr>
                <w:rFonts w:ascii="Times New Roman" w:hAnsi="Times New Roman" w:cs="Times New Roman"/>
                <w:sz w:val="20"/>
                <w:szCs w:val="20"/>
              </w:rPr>
              <w:instrText>ADDIN CSL_CITATION {"citationItems":[{"id":"ITEM-1","itemData":{"DOI":"10.1177/0265659009349978","ISBN":"0265-6590","ISSN":"02656590","abstract":"An efficacy study of an indirect or Parent-based intervention programme involving Video Home Training (PVHT) was conducted with a focus on parental strategies to (re-)establish coherence in conversations between young children with Developmental Language Delay (DLD) and their parents or caregivers. In order to assess the efficacy of the PVHT programme, linguistic and conversational coherence outcomes were compared to those for a Direct Child language Intervention (DCI) programme. A randomized controlled group design with follow-up measures was used: there were 11 children with their parents in the PVHT group and 11 children with their parents in the DCI group. Compared to the DCI programme the PVHT programme showed significant short-term and long-term effects on mean length of utterance, grammar, language comprehension and conversational coherence at post-treatment and follow-up. The results are discussed in light of previous studies, VHT and the PVHT-focus on parental training of strategies to create conversational coherence.","author":[{"dropping-particle":"","family":"Balkom","given":"Hans","non-dropping-particle":"Van","parse-names":false,"suffix":""},{"dropping-particle":"","family":"Verhoeven","given":"Ludo","non-dropping-particle":"","parse-names":false,"suffix":""},{"dropping-particle":"","family":"Weerdenburg","given":"Marjolijn","non-dropping-particle":"Van","parse-names":false,"suffix":""},{"dropping-particle":"","family":"Stoep","given":"Judith","non-dropping-particle":"","parse-names":false,"suffix":""}],"container-title":"Child Language Teaching and Therapy","id":"ITEM-1","issue":"3","issued":{"date-parts":[["2010"]]},"page":"221-237","title":"Effects of Parent-based Video Home Training in children with developmental language delay","type":"article-journal","volume":"26"},"uris":["http://www.mendeley.com/documents/?uuid=663b0f66-807c-4181-9460-e78bcdf7d2a2"]}],"mendeley":{"formattedCitation":"(Van Balkom et al., 2010)","manualFormatting":"Van Balkom et al., (2010)"},"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Van Balkom </w:t>
            </w:r>
            <w:r w:rsidRPr="00255658">
              <w:rPr>
                <w:rFonts w:ascii="Times New Roman" w:hAnsi="Times New Roman" w:cs="Times New Roman"/>
                <w:i/>
                <w:iCs/>
                <w:noProof/>
                <w:sz w:val="20"/>
                <w:szCs w:val="20"/>
              </w:rPr>
              <w:t>et al.</w:t>
            </w:r>
            <w:r w:rsidRPr="00255658">
              <w:rPr>
                <w:rFonts w:ascii="Times New Roman" w:hAnsi="Times New Roman" w:cs="Times New Roman"/>
                <w:noProof/>
                <w:sz w:val="20"/>
                <w:szCs w:val="20"/>
              </w:rPr>
              <w:t xml:space="preserve"> </w:t>
            </w:r>
            <w:r w:rsidR="00A23680" w:rsidRPr="00255658">
              <w:rPr>
                <w:rFonts w:ascii="Times New Roman" w:hAnsi="Times New Roman" w:cs="Times New Roman"/>
                <w:noProof/>
                <w:sz w:val="20"/>
                <w:szCs w:val="20"/>
              </w:rPr>
              <w:t>(</w:t>
            </w:r>
            <w:r w:rsidRPr="00255658">
              <w:rPr>
                <w:rFonts w:ascii="Times New Roman" w:hAnsi="Times New Roman" w:cs="Times New Roman"/>
                <w:noProof/>
                <w:sz w:val="20"/>
                <w:szCs w:val="20"/>
              </w:rPr>
              <w:t>2010)</w:t>
            </w:r>
            <w:r w:rsidRPr="00255658">
              <w:rPr>
                <w:rFonts w:ascii="Times New Roman" w:hAnsi="Times New Roman" w:cs="Times New Roman"/>
                <w:sz w:val="20"/>
                <w:szCs w:val="20"/>
              </w:rPr>
              <w:fldChar w:fldCharType="end"/>
            </w:r>
          </w:p>
        </w:tc>
        <w:tc>
          <w:tcPr>
            <w:tcW w:w="5684" w:type="dxa"/>
            <w:vAlign w:val="center"/>
          </w:tcPr>
          <w:p w14:paraId="43FEAD9E"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xml:space="preserve">: 22 LTs </w:t>
            </w:r>
          </w:p>
          <w:p w14:paraId="1C577106"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Receptive and expressive language delay</w:t>
            </w:r>
          </w:p>
          <w:p w14:paraId="6197B8DC"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Age</w:t>
            </w:r>
            <w:r w:rsidRPr="00255658">
              <w:rPr>
                <w:rFonts w:ascii="Times New Roman" w:hAnsi="Times New Roman" w:cs="Times New Roman"/>
                <w:sz w:val="20"/>
                <w:szCs w:val="20"/>
              </w:rPr>
              <w:t>: 26-37 months</w:t>
            </w:r>
          </w:p>
          <w:p w14:paraId="149BCD48" w14:textId="7CBA2F96"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xml:space="preserve">: </w:t>
            </w:r>
            <w:r w:rsidR="00F7101F" w:rsidRPr="00255658">
              <w:rPr>
                <w:rFonts w:ascii="Times New Roman" w:hAnsi="Times New Roman" w:cs="Times New Roman"/>
                <w:sz w:val="20"/>
                <w:szCs w:val="20"/>
              </w:rPr>
              <w:t>NR</w:t>
            </w:r>
          </w:p>
          <w:p w14:paraId="381EF236" w14:textId="2E06030D" w:rsidR="00872D0A" w:rsidRPr="00255658" w:rsidRDefault="00872D0A" w:rsidP="00872D0A">
            <w:pPr>
              <w:rPr>
                <w:rFonts w:ascii="Times New Roman" w:hAnsi="Times New Roman" w:cs="Times New Roman"/>
                <w:i/>
                <w:iCs/>
                <w:sz w:val="20"/>
                <w:szCs w:val="20"/>
              </w:rPr>
            </w:pPr>
            <w:r w:rsidRPr="00255658">
              <w:rPr>
                <w:rFonts w:ascii="Times New Roman" w:hAnsi="Times New Roman" w:cs="Times New Roman"/>
                <w:i/>
                <w:iCs/>
                <w:sz w:val="20"/>
                <w:szCs w:val="20"/>
              </w:rPr>
              <w:t xml:space="preserve">Language: </w:t>
            </w:r>
            <w:r w:rsidR="00F7101F" w:rsidRPr="00255658">
              <w:rPr>
                <w:rFonts w:ascii="Times New Roman" w:hAnsi="Times New Roman" w:cs="Times New Roman"/>
                <w:sz w:val="20"/>
                <w:szCs w:val="20"/>
              </w:rPr>
              <w:t>NR</w:t>
            </w:r>
          </w:p>
          <w:p w14:paraId="163EDE28"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11 PILI, 11 direct therapy</w:t>
            </w:r>
          </w:p>
        </w:tc>
        <w:tc>
          <w:tcPr>
            <w:tcW w:w="5345" w:type="dxa"/>
            <w:vAlign w:val="center"/>
          </w:tcPr>
          <w:p w14:paraId="04DD6486" w14:textId="77777777" w:rsidR="003C5D4B"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Total number:</w:t>
            </w:r>
            <w:r w:rsidR="00A23680" w:rsidRPr="00255658">
              <w:rPr>
                <w:rFonts w:ascii="Times New Roman" w:hAnsi="Times New Roman" w:cs="Times New Roman"/>
                <w:sz w:val="20"/>
                <w:szCs w:val="20"/>
              </w:rPr>
              <w:t>11 mothers</w:t>
            </w:r>
          </w:p>
          <w:p w14:paraId="3C6620CD" w14:textId="70CB47B7"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thnicity:</w:t>
            </w:r>
            <w:r w:rsidR="00A23680" w:rsidRPr="00255658">
              <w:rPr>
                <w:rFonts w:ascii="Times New Roman" w:hAnsi="Times New Roman" w:cs="Times New Roman"/>
                <w:i/>
                <w:iCs/>
                <w:sz w:val="20"/>
                <w:szCs w:val="20"/>
              </w:rPr>
              <w:t xml:space="preserve"> </w:t>
            </w:r>
            <w:r w:rsidR="00F7101F" w:rsidRPr="00255658">
              <w:rPr>
                <w:rFonts w:ascii="Times New Roman" w:hAnsi="Times New Roman" w:cs="Times New Roman"/>
                <w:sz w:val="20"/>
                <w:szCs w:val="20"/>
              </w:rPr>
              <w:t>NR</w:t>
            </w:r>
          </w:p>
          <w:p w14:paraId="35053430" w14:textId="359483DD"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ducation level:</w:t>
            </w:r>
            <w:r w:rsidR="00A23680" w:rsidRPr="00255658">
              <w:rPr>
                <w:rFonts w:ascii="Times New Roman" w:hAnsi="Times New Roman" w:cs="Times New Roman"/>
                <w:i/>
                <w:iCs/>
                <w:sz w:val="20"/>
                <w:szCs w:val="20"/>
              </w:rPr>
              <w:t xml:space="preserve"> </w:t>
            </w:r>
            <w:r w:rsidR="00F7101F" w:rsidRPr="00255658">
              <w:rPr>
                <w:rFonts w:ascii="Times New Roman" w:hAnsi="Times New Roman" w:cs="Times New Roman"/>
                <w:sz w:val="20"/>
                <w:szCs w:val="20"/>
              </w:rPr>
              <w:t>NR</w:t>
            </w:r>
          </w:p>
          <w:p w14:paraId="23AFD581" w14:textId="77777777" w:rsidR="002E7112"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Social/socioeconomic status:</w:t>
            </w:r>
            <w:r w:rsidR="00A23680" w:rsidRPr="00255658">
              <w:rPr>
                <w:rFonts w:ascii="Times New Roman" w:hAnsi="Times New Roman" w:cs="Times New Roman"/>
                <w:i/>
                <w:iCs/>
                <w:sz w:val="20"/>
                <w:szCs w:val="20"/>
              </w:rPr>
              <w:t xml:space="preserve"> </w:t>
            </w:r>
            <w:r w:rsidR="00A23680" w:rsidRPr="00255658">
              <w:rPr>
                <w:rFonts w:ascii="Times New Roman" w:hAnsi="Times New Roman" w:cs="Times New Roman"/>
                <w:sz w:val="20"/>
                <w:szCs w:val="20"/>
              </w:rPr>
              <w:t>Middle class</w:t>
            </w:r>
          </w:p>
        </w:tc>
      </w:tr>
      <w:tr w:rsidR="002E7112" w:rsidRPr="00255658" w14:paraId="14DB94C4" w14:textId="77777777" w:rsidTr="00B97237">
        <w:trPr>
          <w:trHeight w:val="1970"/>
        </w:trPr>
        <w:tc>
          <w:tcPr>
            <w:tcW w:w="2591" w:type="dxa"/>
            <w:vAlign w:val="center"/>
          </w:tcPr>
          <w:p w14:paraId="78F98C3B"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sz w:val="20"/>
                <w:szCs w:val="20"/>
              </w:rPr>
              <w:fldChar w:fldCharType="begin" w:fldLock="1"/>
            </w:r>
            <w:r w:rsidRPr="00255658">
              <w:rPr>
                <w:rFonts w:ascii="Times New Roman" w:hAnsi="Times New Roman" w:cs="Times New Roman"/>
                <w:sz w:val="20"/>
                <w:szCs w:val="20"/>
              </w:rPr>
              <w:instrText>ADDIN CSL_CITATION {"citationItems":[{"id":"ITEM-1","itemData":{"author":[{"dropping-particle":"","family":"Whitehurst","given":"G. J.","non-dropping-particle":"","parse-names":false,"suffix":""},{"dropping-particle":"","family":"Fischel","given":"J. E.","non-dropping-particle":"","parse-names":false,"suffix":""},{"dropping-particle":"","family":"Lonigan","given":"C. J.","non-dropping-particle":"","parse-names":false,"suffix":""},{"dropping-particle":"","family":"Valdez-Menchaca","given":"M.C","non-dropping-particle":"","parse-names":false,"suffix":""},{"dropping-particle":"","family":"Arnold","given":"D. S.","non-dropping-particle":"","parse-names":false,"suffix":""},{"dropping-particle":"","family":"Smith","given":"M","non-dropping-particle":"","parse-names":false,"suffix":""}],"container-title":"Topics in Language Disorders.","id":"ITEM-1","issued":{"date-parts":[["1991"]]},"page":"55-68","title":"Treatment of Early Expressive Language Delay: If, When, and How","type":"article"},"uris":["http://www.mendeley.com/documents/?uuid=85ee6007-ab88-429d-85f2-58e57326e79e"]}],"mendeley":{"formattedCitation":"(Whitehurst et al., 1991)","manualFormatting":"Whitehurst et al. (1991)","plainTextFormattedCitation":"(Whitehurst et al., 1991)","previouslyFormattedCitation":"(Whitehurst et al., 1991)"},"properties":{"noteIndex":0},"schema":"https://github.com/citation-style-language/schema/raw/master/csl-citation.json"}</w:instrText>
            </w:r>
            <w:r w:rsidRPr="00255658">
              <w:rPr>
                <w:rFonts w:ascii="Times New Roman" w:hAnsi="Times New Roman" w:cs="Times New Roman"/>
                <w:sz w:val="20"/>
                <w:szCs w:val="20"/>
              </w:rPr>
              <w:fldChar w:fldCharType="separate"/>
            </w:r>
            <w:r w:rsidRPr="00255658">
              <w:rPr>
                <w:rFonts w:ascii="Times New Roman" w:hAnsi="Times New Roman" w:cs="Times New Roman"/>
                <w:noProof/>
                <w:sz w:val="20"/>
                <w:szCs w:val="20"/>
              </w:rPr>
              <w:t xml:space="preserve">Whitehurst </w:t>
            </w:r>
            <w:r w:rsidRPr="00255658">
              <w:rPr>
                <w:rFonts w:ascii="Times New Roman" w:hAnsi="Times New Roman" w:cs="Times New Roman"/>
                <w:i/>
                <w:iCs/>
                <w:noProof/>
                <w:sz w:val="20"/>
                <w:szCs w:val="20"/>
              </w:rPr>
              <w:t>et al.</w:t>
            </w:r>
            <w:r w:rsidRPr="00255658">
              <w:rPr>
                <w:rFonts w:ascii="Times New Roman" w:hAnsi="Times New Roman" w:cs="Times New Roman"/>
                <w:noProof/>
                <w:sz w:val="20"/>
                <w:szCs w:val="20"/>
              </w:rPr>
              <w:t xml:space="preserve"> (1991)</w:t>
            </w:r>
            <w:r w:rsidRPr="00255658">
              <w:rPr>
                <w:rFonts w:ascii="Times New Roman" w:hAnsi="Times New Roman" w:cs="Times New Roman"/>
                <w:sz w:val="20"/>
                <w:szCs w:val="20"/>
              </w:rPr>
              <w:fldChar w:fldCharType="end"/>
            </w:r>
          </w:p>
        </w:tc>
        <w:tc>
          <w:tcPr>
            <w:tcW w:w="5684" w:type="dxa"/>
            <w:vAlign w:val="center"/>
          </w:tcPr>
          <w:p w14:paraId="18859A3D"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Total number</w:t>
            </w:r>
            <w:r w:rsidRPr="00255658">
              <w:rPr>
                <w:rFonts w:ascii="Times New Roman" w:hAnsi="Times New Roman" w:cs="Times New Roman"/>
                <w:sz w:val="20"/>
                <w:szCs w:val="20"/>
              </w:rPr>
              <w:t>: 62</w:t>
            </w:r>
          </w:p>
          <w:p w14:paraId="587AD1BA"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Population</w:t>
            </w:r>
            <w:r w:rsidRPr="00255658">
              <w:rPr>
                <w:rFonts w:ascii="Times New Roman" w:hAnsi="Times New Roman" w:cs="Times New Roman"/>
                <w:sz w:val="20"/>
                <w:szCs w:val="20"/>
              </w:rPr>
              <w:t>: Expressive language disorder</w:t>
            </w:r>
          </w:p>
          <w:p w14:paraId="7ACCB5EB"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Mean age</w:t>
            </w:r>
            <w:r w:rsidRPr="00255658">
              <w:rPr>
                <w:rFonts w:ascii="Times New Roman" w:hAnsi="Times New Roman" w:cs="Times New Roman"/>
                <w:sz w:val="20"/>
                <w:szCs w:val="20"/>
              </w:rPr>
              <w:t>: 27.95 months</w:t>
            </w:r>
          </w:p>
          <w:p w14:paraId="1A6BE10C"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ender</w:t>
            </w:r>
            <w:r w:rsidRPr="00255658">
              <w:rPr>
                <w:rFonts w:ascii="Times New Roman" w:hAnsi="Times New Roman" w:cs="Times New Roman"/>
                <w:sz w:val="20"/>
                <w:szCs w:val="20"/>
              </w:rPr>
              <w:t>: -</w:t>
            </w:r>
          </w:p>
          <w:p w14:paraId="37A559C2" w14:textId="77777777" w:rsidR="00872D0A" w:rsidRPr="00255658" w:rsidRDefault="00872D0A" w:rsidP="00872D0A">
            <w:pPr>
              <w:rPr>
                <w:rFonts w:ascii="Times New Roman" w:hAnsi="Times New Roman" w:cs="Times New Roman"/>
                <w:i/>
                <w:iCs/>
                <w:sz w:val="20"/>
                <w:szCs w:val="20"/>
              </w:rPr>
            </w:pPr>
            <w:r w:rsidRPr="00255658">
              <w:rPr>
                <w:rFonts w:ascii="Times New Roman" w:hAnsi="Times New Roman" w:cs="Times New Roman"/>
                <w:i/>
                <w:iCs/>
                <w:sz w:val="20"/>
                <w:szCs w:val="20"/>
              </w:rPr>
              <w:t>Language: -</w:t>
            </w:r>
          </w:p>
          <w:p w14:paraId="5D713D7E" w14:textId="77777777" w:rsidR="002E7112" w:rsidRPr="00255658" w:rsidRDefault="002E7112" w:rsidP="002E7112">
            <w:pPr>
              <w:rPr>
                <w:rFonts w:ascii="Times New Roman" w:hAnsi="Times New Roman" w:cs="Times New Roman"/>
                <w:sz w:val="20"/>
                <w:szCs w:val="20"/>
              </w:rPr>
            </w:pPr>
            <w:r w:rsidRPr="00255658">
              <w:rPr>
                <w:rFonts w:ascii="Times New Roman" w:hAnsi="Times New Roman" w:cs="Times New Roman"/>
                <w:i/>
                <w:iCs/>
                <w:sz w:val="20"/>
                <w:szCs w:val="20"/>
              </w:rPr>
              <w:t>Groups</w:t>
            </w:r>
            <w:r w:rsidRPr="00255658">
              <w:rPr>
                <w:rFonts w:ascii="Times New Roman" w:hAnsi="Times New Roman" w:cs="Times New Roman"/>
                <w:sz w:val="20"/>
                <w:szCs w:val="20"/>
              </w:rPr>
              <w:t>: PILI and no intervention group (number of participants per group was not reported)</w:t>
            </w:r>
          </w:p>
        </w:tc>
        <w:tc>
          <w:tcPr>
            <w:tcW w:w="5345" w:type="dxa"/>
            <w:vAlign w:val="center"/>
          </w:tcPr>
          <w:p w14:paraId="5C50F8B1" w14:textId="77777777"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Total number:</w:t>
            </w:r>
            <w:r w:rsidR="00890E8A" w:rsidRPr="00255658">
              <w:rPr>
                <w:rFonts w:ascii="Times New Roman" w:hAnsi="Times New Roman" w:cs="Times New Roman"/>
                <w:i/>
                <w:iCs/>
                <w:sz w:val="20"/>
                <w:szCs w:val="20"/>
              </w:rPr>
              <w:t xml:space="preserve"> -</w:t>
            </w:r>
          </w:p>
          <w:p w14:paraId="29618A0D" w14:textId="77777777"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thnicity:</w:t>
            </w:r>
            <w:r w:rsidR="00890E8A" w:rsidRPr="00255658">
              <w:rPr>
                <w:rFonts w:ascii="Times New Roman" w:hAnsi="Times New Roman" w:cs="Times New Roman"/>
                <w:i/>
                <w:iCs/>
                <w:sz w:val="20"/>
                <w:szCs w:val="20"/>
              </w:rPr>
              <w:t xml:space="preserve"> -</w:t>
            </w:r>
          </w:p>
          <w:p w14:paraId="1DF9CFD8" w14:textId="77777777" w:rsidR="003C5D4B" w:rsidRPr="00255658" w:rsidRDefault="003C5D4B" w:rsidP="003C5D4B">
            <w:pPr>
              <w:rPr>
                <w:rFonts w:ascii="Times New Roman" w:hAnsi="Times New Roman" w:cs="Times New Roman"/>
                <w:i/>
                <w:iCs/>
                <w:sz w:val="20"/>
                <w:szCs w:val="20"/>
              </w:rPr>
            </w:pPr>
            <w:r w:rsidRPr="00255658">
              <w:rPr>
                <w:rFonts w:ascii="Times New Roman" w:hAnsi="Times New Roman" w:cs="Times New Roman"/>
                <w:i/>
                <w:iCs/>
                <w:sz w:val="20"/>
                <w:szCs w:val="20"/>
              </w:rPr>
              <w:t>Education level:</w:t>
            </w:r>
            <w:r w:rsidR="00890E8A" w:rsidRPr="00255658">
              <w:rPr>
                <w:rFonts w:ascii="Times New Roman" w:hAnsi="Times New Roman" w:cs="Times New Roman"/>
                <w:i/>
                <w:iCs/>
                <w:sz w:val="20"/>
                <w:szCs w:val="20"/>
              </w:rPr>
              <w:t xml:space="preserve"> -</w:t>
            </w:r>
          </w:p>
          <w:p w14:paraId="13A75103" w14:textId="77777777" w:rsidR="002E7112" w:rsidRPr="00255658" w:rsidRDefault="003C5D4B" w:rsidP="003C5D4B">
            <w:pPr>
              <w:rPr>
                <w:rFonts w:ascii="Times New Roman" w:hAnsi="Times New Roman" w:cs="Times New Roman"/>
                <w:sz w:val="20"/>
                <w:szCs w:val="20"/>
              </w:rPr>
            </w:pPr>
            <w:r w:rsidRPr="00255658">
              <w:rPr>
                <w:rFonts w:ascii="Times New Roman" w:hAnsi="Times New Roman" w:cs="Times New Roman"/>
                <w:i/>
                <w:iCs/>
                <w:sz w:val="20"/>
                <w:szCs w:val="20"/>
              </w:rPr>
              <w:t>Social/socioeconomic status:</w:t>
            </w:r>
            <w:r w:rsidR="00890E8A" w:rsidRPr="00255658">
              <w:rPr>
                <w:rFonts w:ascii="Times New Roman" w:hAnsi="Times New Roman" w:cs="Times New Roman"/>
                <w:i/>
                <w:iCs/>
                <w:sz w:val="20"/>
                <w:szCs w:val="20"/>
              </w:rPr>
              <w:t xml:space="preserve"> -</w:t>
            </w:r>
          </w:p>
        </w:tc>
      </w:tr>
    </w:tbl>
    <w:bookmarkEnd w:id="8"/>
    <w:p w14:paraId="726A0CE8" w14:textId="7CAD5E0E" w:rsidR="00B97237" w:rsidRPr="00255658" w:rsidRDefault="00F7101F" w:rsidP="00694CF0">
      <w:pPr>
        <w:spacing w:line="240" w:lineRule="auto"/>
        <w:rPr>
          <w:sz w:val="20"/>
          <w:szCs w:val="20"/>
        </w:rPr>
      </w:pPr>
      <w:r w:rsidRPr="00255658">
        <w:rPr>
          <w:rFonts w:ascii="Times New Roman" w:hAnsi="Times New Roman" w:cs="Times New Roman"/>
          <w:i/>
          <w:iCs/>
          <w:sz w:val="20"/>
          <w:szCs w:val="20"/>
        </w:rPr>
        <w:t xml:space="preserve">Note: </w:t>
      </w:r>
      <w:r w:rsidRPr="00255658">
        <w:rPr>
          <w:rFonts w:ascii="Times New Roman" w:hAnsi="Times New Roman" w:cs="Times New Roman"/>
          <w:sz w:val="20"/>
          <w:szCs w:val="20"/>
        </w:rPr>
        <w:t>PILI = parent-implemented language intervention; NR = not reported</w:t>
      </w:r>
    </w:p>
    <w:p w14:paraId="697E03C9" w14:textId="77777777" w:rsidR="00B97237" w:rsidRPr="00255658" w:rsidRDefault="00B97237" w:rsidP="00F34F5A">
      <w:pPr>
        <w:spacing w:line="240" w:lineRule="auto"/>
        <w:jc w:val="center"/>
        <w:rPr>
          <w:rFonts w:ascii="Times New Roman" w:hAnsi="Times New Roman" w:cs="Times New Roman"/>
          <w:sz w:val="20"/>
          <w:szCs w:val="20"/>
        </w:rPr>
      </w:pPr>
      <w:r w:rsidRPr="00255658">
        <w:rPr>
          <w:rFonts w:ascii="Times New Roman" w:hAnsi="Times New Roman" w:cs="Times New Roman"/>
          <w:sz w:val="20"/>
          <w:szCs w:val="20"/>
        </w:rPr>
        <w:lastRenderedPageBreak/>
        <w:t>Table 3</w:t>
      </w:r>
      <w:r w:rsidR="00F34F5A" w:rsidRPr="00255658">
        <w:rPr>
          <w:rFonts w:ascii="Times New Roman" w:hAnsi="Times New Roman" w:cs="Times New Roman"/>
          <w:sz w:val="20"/>
          <w:szCs w:val="20"/>
        </w:rPr>
        <w:t xml:space="preserve">. </w:t>
      </w:r>
      <w:r w:rsidRPr="00255658">
        <w:rPr>
          <w:rFonts w:ascii="Times New Roman" w:hAnsi="Times New Roman" w:cs="Times New Roman"/>
          <w:sz w:val="20"/>
          <w:szCs w:val="20"/>
        </w:rPr>
        <w:t>Parent-implemented language intervention (PILI) programs for late talkers (LTs)</w:t>
      </w:r>
    </w:p>
    <w:tbl>
      <w:tblPr>
        <w:tblStyle w:val="TableGrid1"/>
        <w:tblW w:w="0" w:type="auto"/>
        <w:tblLook w:val="04A0" w:firstRow="1" w:lastRow="0" w:firstColumn="1" w:lastColumn="0" w:noHBand="0" w:noVBand="1"/>
      </w:tblPr>
      <w:tblGrid>
        <w:gridCol w:w="1741"/>
        <w:gridCol w:w="1612"/>
        <w:gridCol w:w="1790"/>
        <w:gridCol w:w="1839"/>
        <w:gridCol w:w="1730"/>
        <w:gridCol w:w="1638"/>
        <w:gridCol w:w="1777"/>
        <w:gridCol w:w="1821"/>
      </w:tblGrid>
      <w:tr w:rsidR="00B97237" w:rsidRPr="00255658" w14:paraId="5355065A" w14:textId="77777777" w:rsidTr="0056711D">
        <w:tc>
          <w:tcPr>
            <w:tcW w:w="1741" w:type="dxa"/>
          </w:tcPr>
          <w:p w14:paraId="22641841" w14:textId="77777777" w:rsidR="00B97237" w:rsidRPr="00255658" w:rsidRDefault="00B97237" w:rsidP="0056711D">
            <w:pPr>
              <w:rPr>
                <w:rFonts w:ascii="Times New Roman" w:hAnsi="Times New Roman" w:cs="Times New Roman"/>
                <w:b/>
                <w:sz w:val="20"/>
                <w:szCs w:val="20"/>
              </w:rPr>
            </w:pPr>
            <w:r w:rsidRPr="00255658">
              <w:rPr>
                <w:rFonts w:ascii="Times New Roman" w:hAnsi="Times New Roman" w:cs="Times New Roman"/>
                <w:b/>
                <w:sz w:val="20"/>
                <w:szCs w:val="20"/>
              </w:rPr>
              <w:t>Hanen Program (HP)</w:t>
            </w:r>
          </w:p>
        </w:tc>
        <w:tc>
          <w:tcPr>
            <w:tcW w:w="1613" w:type="dxa"/>
          </w:tcPr>
          <w:p w14:paraId="75032E1B" w14:textId="77777777" w:rsidR="00B97237" w:rsidRPr="00255658" w:rsidRDefault="00B97237" w:rsidP="0056711D">
            <w:pPr>
              <w:rPr>
                <w:rFonts w:ascii="Times New Roman" w:hAnsi="Times New Roman" w:cs="Times New Roman"/>
                <w:b/>
                <w:sz w:val="20"/>
                <w:szCs w:val="20"/>
              </w:rPr>
            </w:pPr>
            <w:r w:rsidRPr="00255658">
              <w:rPr>
                <w:rFonts w:ascii="Times New Roman" w:hAnsi="Times New Roman" w:cs="Times New Roman"/>
                <w:b/>
                <w:sz w:val="20"/>
                <w:szCs w:val="20"/>
              </w:rPr>
              <w:t>Focused language stimulation (FLS)</w:t>
            </w:r>
          </w:p>
        </w:tc>
        <w:tc>
          <w:tcPr>
            <w:tcW w:w="1792" w:type="dxa"/>
          </w:tcPr>
          <w:p w14:paraId="160CC05E" w14:textId="77777777" w:rsidR="00B97237" w:rsidRPr="00255658" w:rsidRDefault="00B97237" w:rsidP="0056711D">
            <w:pPr>
              <w:rPr>
                <w:rFonts w:ascii="Times New Roman" w:hAnsi="Times New Roman" w:cs="Times New Roman"/>
                <w:b/>
                <w:sz w:val="20"/>
                <w:szCs w:val="20"/>
              </w:rPr>
            </w:pPr>
            <w:bookmarkStart w:id="9" w:name="_Hlk56766795"/>
            <w:r w:rsidRPr="00255658">
              <w:rPr>
                <w:rFonts w:ascii="Times New Roman" w:hAnsi="Times New Roman" w:cs="Times New Roman"/>
                <w:b/>
                <w:sz w:val="20"/>
                <w:szCs w:val="20"/>
              </w:rPr>
              <w:t>Parent ACTION for Language Program</w:t>
            </w:r>
            <w:bookmarkEnd w:id="9"/>
            <w:r w:rsidRPr="00255658">
              <w:rPr>
                <w:rFonts w:ascii="Times New Roman" w:hAnsi="Times New Roman" w:cs="Times New Roman"/>
                <w:b/>
                <w:sz w:val="20"/>
                <w:szCs w:val="20"/>
              </w:rPr>
              <w:t xml:space="preserve"> (PALP)</w:t>
            </w:r>
          </w:p>
        </w:tc>
        <w:tc>
          <w:tcPr>
            <w:tcW w:w="1841" w:type="dxa"/>
          </w:tcPr>
          <w:p w14:paraId="023C81B0" w14:textId="77777777" w:rsidR="00B97237" w:rsidRPr="00255658" w:rsidRDefault="00B97237" w:rsidP="0056711D">
            <w:pPr>
              <w:rPr>
                <w:rFonts w:ascii="Times New Roman" w:hAnsi="Times New Roman" w:cs="Times New Roman"/>
                <w:b/>
                <w:sz w:val="20"/>
                <w:szCs w:val="20"/>
              </w:rPr>
            </w:pPr>
            <w:bookmarkStart w:id="10" w:name="_Hlk56766825"/>
            <w:r w:rsidRPr="00255658">
              <w:rPr>
                <w:rFonts w:ascii="Times New Roman" w:hAnsi="Times New Roman" w:cs="Times New Roman"/>
                <w:b/>
                <w:sz w:val="20"/>
                <w:szCs w:val="20"/>
              </w:rPr>
              <w:t>Heidelberg Parent-Based Language Intervention</w:t>
            </w:r>
            <w:bookmarkEnd w:id="10"/>
            <w:r w:rsidRPr="00255658">
              <w:rPr>
                <w:rFonts w:ascii="Times New Roman" w:hAnsi="Times New Roman" w:cs="Times New Roman"/>
                <w:b/>
                <w:sz w:val="20"/>
                <w:szCs w:val="20"/>
              </w:rPr>
              <w:t xml:space="preserve"> (HPLI)</w:t>
            </w:r>
          </w:p>
        </w:tc>
        <w:tc>
          <w:tcPr>
            <w:tcW w:w="1722" w:type="dxa"/>
          </w:tcPr>
          <w:p w14:paraId="6647DE81" w14:textId="77777777" w:rsidR="00B97237" w:rsidRPr="00255658" w:rsidRDefault="00B97237" w:rsidP="0056711D">
            <w:pPr>
              <w:rPr>
                <w:rFonts w:ascii="Times New Roman" w:hAnsi="Times New Roman" w:cs="Times New Roman"/>
                <w:b/>
                <w:sz w:val="20"/>
                <w:szCs w:val="20"/>
              </w:rPr>
            </w:pPr>
            <w:bookmarkStart w:id="11" w:name="_Hlk56766852"/>
            <w:r w:rsidRPr="00255658">
              <w:rPr>
                <w:rFonts w:ascii="Times New Roman" w:hAnsi="Times New Roman" w:cs="Times New Roman"/>
                <w:b/>
                <w:sz w:val="20"/>
                <w:szCs w:val="20"/>
              </w:rPr>
              <w:t>Parent- based Video Home Training (PVHT)</w:t>
            </w:r>
            <w:bookmarkEnd w:id="11"/>
          </w:p>
        </w:tc>
        <w:tc>
          <w:tcPr>
            <w:tcW w:w="1639" w:type="dxa"/>
          </w:tcPr>
          <w:p w14:paraId="6E2FE317" w14:textId="77777777" w:rsidR="00B97237" w:rsidRPr="00255658" w:rsidRDefault="00B97237" w:rsidP="0056711D">
            <w:pPr>
              <w:rPr>
                <w:rFonts w:ascii="Times New Roman" w:hAnsi="Times New Roman" w:cs="Times New Roman"/>
                <w:b/>
                <w:sz w:val="20"/>
                <w:szCs w:val="20"/>
              </w:rPr>
            </w:pPr>
            <w:r w:rsidRPr="00255658">
              <w:rPr>
                <w:rFonts w:ascii="Times New Roman" w:hAnsi="Times New Roman" w:cs="Times New Roman"/>
                <w:b/>
                <w:sz w:val="20"/>
                <w:szCs w:val="20"/>
              </w:rPr>
              <w:t>Enhanced Milieu Teaching (EMT)</w:t>
            </w:r>
          </w:p>
        </w:tc>
        <w:tc>
          <w:tcPr>
            <w:tcW w:w="1779" w:type="dxa"/>
          </w:tcPr>
          <w:p w14:paraId="3E27CD3C" w14:textId="77777777" w:rsidR="00B97237" w:rsidRPr="00255658" w:rsidRDefault="00B97237" w:rsidP="0056711D">
            <w:pPr>
              <w:rPr>
                <w:rFonts w:ascii="Times New Roman" w:hAnsi="Times New Roman" w:cs="Times New Roman"/>
                <w:b/>
                <w:sz w:val="20"/>
                <w:szCs w:val="20"/>
              </w:rPr>
            </w:pPr>
            <w:bookmarkStart w:id="12" w:name="_Hlk56766916"/>
            <w:r w:rsidRPr="00255658">
              <w:rPr>
                <w:rFonts w:ascii="Times New Roman" w:hAnsi="Times New Roman" w:cs="Times New Roman"/>
                <w:b/>
                <w:sz w:val="20"/>
                <w:szCs w:val="20"/>
              </w:rPr>
              <w:t>Home Based Treatment (HBT)</w:t>
            </w:r>
            <w:bookmarkEnd w:id="12"/>
          </w:p>
        </w:tc>
        <w:tc>
          <w:tcPr>
            <w:tcW w:w="1821" w:type="dxa"/>
          </w:tcPr>
          <w:p w14:paraId="17F95595" w14:textId="77777777" w:rsidR="00B97237" w:rsidRPr="00255658" w:rsidRDefault="00B97237" w:rsidP="0056711D">
            <w:pPr>
              <w:rPr>
                <w:rFonts w:ascii="Times New Roman" w:hAnsi="Times New Roman" w:cs="Times New Roman"/>
                <w:b/>
                <w:sz w:val="20"/>
                <w:szCs w:val="20"/>
              </w:rPr>
            </w:pPr>
            <w:bookmarkStart w:id="13" w:name="_Hlk56766936"/>
            <w:r w:rsidRPr="00255658">
              <w:rPr>
                <w:rFonts w:ascii="Times New Roman" w:hAnsi="Times New Roman" w:cs="Times New Roman"/>
                <w:b/>
                <w:sz w:val="20"/>
                <w:szCs w:val="20"/>
              </w:rPr>
              <w:t>Parent Based Intervention (PBI)</w:t>
            </w:r>
            <w:bookmarkEnd w:id="13"/>
          </w:p>
        </w:tc>
      </w:tr>
      <w:tr w:rsidR="00B97237" w:rsidRPr="00255658" w14:paraId="02904F7A" w14:textId="77777777" w:rsidTr="009E4981">
        <w:trPr>
          <w:trHeight w:val="629"/>
        </w:trPr>
        <w:tc>
          <w:tcPr>
            <w:tcW w:w="8709" w:type="dxa"/>
            <w:gridSpan w:val="5"/>
            <w:vAlign w:val="center"/>
          </w:tcPr>
          <w:p w14:paraId="7FE180A2" w14:textId="77777777" w:rsidR="00B97237" w:rsidRPr="00255658" w:rsidRDefault="00B97237" w:rsidP="0056711D">
            <w:pPr>
              <w:jc w:val="center"/>
              <w:rPr>
                <w:rFonts w:ascii="Times New Roman" w:hAnsi="Times New Roman" w:cs="Times New Roman"/>
                <w:sz w:val="20"/>
                <w:szCs w:val="20"/>
              </w:rPr>
            </w:pPr>
            <w:r w:rsidRPr="00255658">
              <w:rPr>
                <w:rFonts w:ascii="Times New Roman" w:hAnsi="Times New Roman" w:cs="Times New Roman"/>
                <w:sz w:val="20"/>
                <w:szCs w:val="20"/>
              </w:rPr>
              <w:t>Child-led approach</w:t>
            </w:r>
          </w:p>
        </w:tc>
        <w:tc>
          <w:tcPr>
            <w:tcW w:w="3418" w:type="dxa"/>
            <w:gridSpan w:val="2"/>
            <w:vAlign w:val="center"/>
          </w:tcPr>
          <w:p w14:paraId="0910D42C" w14:textId="77777777" w:rsidR="00B97237" w:rsidRPr="00255658" w:rsidRDefault="00B97237" w:rsidP="0056711D">
            <w:pPr>
              <w:jc w:val="center"/>
              <w:rPr>
                <w:rFonts w:ascii="Times New Roman" w:hAnsi="Times New Roman" w:cs="Times New Roman"/>
                <w:sz w:val="20"/>
                <w:szCs w:val="20"/>
              </w:rPr>
            </w:pPr>
            <w:r w:rsidRPr="00255658">
              <w:rPr>
                <w:rFonts w:ascii="Times New Roman" w:hAnsi="Times New Roman" w:cs="Times New Roman"/>
                <w:sz w:val="20"/>
                <w:szCs w:val="20"/>
              </w:rPr>
              <w:t>Hybrid approach</w:t>
            </w:r>
          </w:p>
        </w:tc>
        <w:tc>
          <w:tcPr>
            <w:tcW w:w="1821" w:type="dxa"/>
            <w:vAlign w:val="center"/>
          </w:tcPr>
          <w:p w14:paraId="65A83F46" w14:textId="77777777" w:rsidR="00B97237" w:rsidRPr="00255658" w:rsidRDefault="00B97237" w:rsidP="0056711D">
            <w:pPr>
              <w:jc w:val="center"/>
              <w:rPr>
                <w:rFonts w:ascii="Times New Roman" w:hAnsi="Times New Roman" w:cs="Times New Roman"/>
                <w:sz w:val="20"/>
                <w:szCs w:val="20"/>
              </w:rPr>
            </w:pPr>
            <w:r w:rsidRPr="00255658">
              <w:rPr>
                <w:rFonts w:ascii="Times New Roman" w:hAnsi="Times New Roman" w:cs="Times New Roman"/>
                <w:sz w:val="20"/>
                <w:szCs w:val="20"/>
              </w:rPr>
              <w:t>Adult-led approach</w:t>
            </w:r>
          </w:p>
        </w:tc>
      </w:tr>
      <w:tr w:rsidR="00B97237" w:rsidRPr="00255658" w14:paraId="5296A4C9" w14:textId="77777777" w:rsidTr="0056711D">
        <w:tc>
          <w:tcPr>
            <w:tcW w:w="1741" w:type="dxa"/>
          </w:tcPr>
          <w:p w14:paraId="7545B623" w14:textId="77777777" w:rsidR="00B97237" w:rsidRPr="00255658" w:rsidRDefault="00B97237" w:rsidP="00B97237">
            <w:pPr>
              <w:pStyle w:val="ListParagraph"/>
              <w:numPr>
                <w:ilvl w:val="0"/>
                <w:numId w:val="1"/>
              </w:numPr>
              <w:ind w:left="341" w:hanging="270"/>
              <w:rPr>
                <w:rFonts w:ascii="Times New Roman" w:hAnsi="Times New Roman" w:cs="Times New Roman"/>
                <w:sz w:val="20"/>
                <w:szCs w:val="20"/>
              </w:rPr>
            </w:pPr>
            <w:bookmarkStart w:id="14" w:name="_Hlk56767471"/>
            <w:r w:rsidRPr="00255658">
              <w:rPr>
                <w:rFonts w:ascii="Times New Roman" w:hAnsi="Times New Roman" w:cs="Times New Roman"/>
                <w:sz w:val="20"/>
                <w:szCs w:val="20"/>
              </w:rPr>
              <w:t>Naturalistic teaching strategies &amp; responsive interaction</w:t>
            </w:r>
          </w:p>
          <w:p w14:paraId="0E694D1D" w14:textId="77777777" w:rsidR="00B97237" w:rsidRPr="00255658" w:rsidRDefault="00B97237" w:rsidP="00B97237">
            <w:pPr>
              <w:pStyle w:val="ListParagraph"/>
              <w:numPr>
                <w:ilvl w:val="0"/>
                <w:numId w:val="1"/>
              </w:numPr>
              <w:ind w:left="341" w:hanging="270"/>
              <w:rPr>
                <w:rFonts w:ascii="Times New Roman" w:hAnsi="Times New Roman" w:cs="Times New Roman"/>
                <w:sz w:val="20"/>
                <w:szCs w:val="20"/>
              </w:rPr>
            </w:pPr>
            <w:bookmarkStart w:id="15" w:name="_Hlk56768053"/>
            <w:bookmarkEnd w:id="14"/>
            <w:r w:rsidRPr="00255658">
              <w:rPr>
                <w:rFonts w:ascii="Times New Roman" w:hAnsi="Times New Roman" w:cs="Times New Roman"/>
                <w:sz w:val="20"/>
                <w:szCs w:val="20"/>
              </w:rPr>
              <w:t>Types of play and children’s play skills</w:t>
            </w:r>
          </w:p>
          <w:bookmarkEnd w:id="15"/>
          <w:p w14:paraId="78C00768" w14:textId="77777777" w:rsidR="00B97237" w:rsidRPr="00255658" w:rsidRDefault="00B97237" w:rsidP="00B97237">
            <w:pPr>
              <w:pStyle w:val="ListParagraph"/>
              <w:numPr>
                <w:ilvl w:val="0"/>
                <w:numId w:val="1"/>
              </w:numPr>
              <w:ind w:left="341" w:hanging="270"/>
              <w:rPr>
                <w:rFonts w:ascii="Times New Roman" w:hAnsi="Times New Roman" w:cs="Times New Roman"/>
                <w:sz w:val="20"/>
                <w:szCs w:val="20"/>
              </w:rPr>
            </w:pPr>
            <w:r w:rsidRPr="00255658">
              <w:rPr>
                <w:rFonts w:ascii="Times New Roman" w:hAnsi="Times New Roman" w:cs="Times New Roman"/>
                <w:sz w:val="20"/>
                <w:szCs w:val="20"/>
              </w:rPr>
              <w:t xml:space="preserve">Adaptation of </w:t>
            </w:r>
            <w:bookmarkStart w:id="16" w:name="_Hlk56767954"/>
            <w:r w:rsidRPr="00255658">
              <w:rPr>
                <w:rFonts w:ascii="Times New Roman" w:hAnsi="Times New Roman" w:cs="Times New Roman"/>
                <w:sz w:val="20"/>
                <w:szCs w:val="20"/>
              </w:rPr>
              <w:t xml:space="preserve">learnt strategies in </w:t>
            </w:r>
            <w:bookmarkEnd w:id="16"/>
            <w:r w:rsidRPr="00255658">
              <w:rPr>
                <w:rFonts w:ascii="Times New Roman" w:hAnsi="Times New Roman" w:cs="Times New Roman"/>
                <w:sz w:val="20"/>
                <w:szCs w:val="20"/>
              </w:rPr>
              <w:t>singing, shared games and reading activities</w:t>
            </w:r>
          </w:p>
        </w:tc>
        <w:tc>
          <w:tcPr>
            <w:tcW w:w="1613" w:type="dxa"/>
          </w:tcPr>
          <w:p w14:paraId="79E9119F" w14:textId="77777777" w:rsidR="00B97237" w:rsidRPr="00255658" w:rsidRDefault="00B97237" w:rsidP="00B97237">
            <w:pPr>
              <w:pStyle w:val="ListParagraph"/>
              <w:numPr>
                <w:ilvl w:val="0"/>
                <w:numId w:val="2"/>
              </w:numPr>
              <w:ind w:left="325" w:hanging="270"/>
              <w:rPr>
                <w:rFonts w:ascii="Times New Roman" w:hAnsi="Times New Roman" w:cs="Times New Roman"/>
                <w:sz w:val="20"/>
                <w:szCs w:val="20"/>
              </w:rPr>
            </w:pPr>
            <w:r w:rsidRPr="00255658">
              <w:rPr>
                <w:rFonts w:ascii="Times New Roman" w:hAnsi="Times New Roman" w:cs="Times New Roman"/>
                <w:sz w:val="20"/>
                <w:szCs w:val="20"/>
              </w:rPr>
              <w:t>Naturalistic teaching strategies &amp; responsive interaction</w:t>
            </w:r>
          </w:p>
          <w:p w14:paraId="7D55EFE1" w14:textId="77777777" w:rsidR="00B97237" w:rsidRPr="00255658" w:rsidRDefault="00B97237" w:rsidP="00B97237">
            <w:pPr>
              <w:pStyle w:val="ListParagraph"/>
              <w:numPr>
                <w:ilvl w:val="0"/>
                <w:numId w:val="2"/>
              </w:numPr>
              <w:ind w:left="325" w:hanging="270"/>
              <w:rPr>
                <w:rFonts w:ascii="Times New Roman" w:hAnsi="Times New Roman" w:cs="Times New Roman"/>
                <w:sz w:val="20"/>
                <w:szCs w:val="20"/>
              </w:rPr>
            </w:pPr>
            <w:r w:rsidRPr="00255658">
              <w:rPr>
                <w:rFonts w:ascii="Times New Roman" w:hAnsi="Times New Roman" w:cs="Times New Roman"/>
                <w:sz w:val="20"/>
                <w:szCs w:val="20"/>
              </w:rPr>
              <w:t>Types of play and children’s play skills</w:t>
            </w:r>
          </w:p>
          <w:p w14:paraId="64E072F6" w14:textId="77777777" w:rsidR="00B97237" w:rsidRPr="00255658" w:rsidRDefault="00B97237" w:rsidP="00B97237">
            <w:pPr>
              <w:pStyle w:val="ListParagraph"/>
              <w:numPr>
                <w:ilvl w:val="0"/>
                <w:numId w:val="2"/>
              </w:numPr>
              <w:ind w:left="325" w:hanging="270"/>
              <w:rPr>
                <w:rFonts w:ascii="Times New Roman" w:hAnsi="Times New Roman" w:cs="Times New Roman"/>
                <w:sz w:val="20"/>
                <w:szCs w:val="20"/>
              </w:rPr>
            </w:pPr>
            <w:r w:rsidRPr="00255658">
              <w:rPr>
                <w:rFonts w:ascii="Times New Roman" w:hAnsi="Times New Roman" w:cs="Times New Roman"/>
                <w:sz w:val="20"/>
                <w:szCs w:val="20"/>
              </w:rPr>
              <w:t>Adaptation of learnt strategies in singing, shared games and reading activities</w:t>
            </w:r>
          </w:p>
          <w:p w14:paraId="11A73AAF" w14:textId="77777777" w:rsidR="00B97237" w:rsidRPr="00255658" w:rsidRDefault="00B97237" w:rsidP="00B97237">
            <w:pPr>
              <w:pStyle w:val="ListParagraph"/>
              <w:numPr>
                <w:ilvl w:val="0"/>
                <w:numId w:val="2"/>
              </w:numPr>
              <w:ind w:left="325" w:hanging="270"/>
              <w:rPr>
                <w:rFonts w:ascii="Times New Roman" w:hAnsi="Times New Roman" w:cs="Times New Roman"/>
                <w:sz w:val="20"/>
                <w:szCs w:val="20"/>
              </w:rPr>
            </w:pPr>
            <w:r w:rsidRPr="00255658">
              <w:rPr>
                <w:rFonts w:ascii="Times New Roman" w:hAnsi="Times New Roman" w:cs="Times New Roman"/>
                <w:sz w:val="20"/>
                <w:szCs w:val="20"/>
              </w:rPr>
              <w:t>Frequently model selected target words</w:t>
            </w:r>
          </w:p>
        </w:tc>
        <w:tc>
          <w:tcPr>
            <w:tcW w:w="1792" w:type="dxa"/>
          </w:tcPr>
          <w:p w14:paraId="578313F4" w14:textId="77777777" w:rsidR="00B97237" w:rsidRPr="00255658" w:rsidRDefault="00B97237" w:rsidP="00B97237">
            <w:pPr>
              <w:pStyle w:val="ListParagraph"/>
              <w:numPr>
                <w:ilvl w:val="0"/>
                <w:numId w:val="3"/>
              </w:numPr>
              <w:ind w:left="329" w:hanging="270"/>
              <w:rPr>
                <w:rFonts w:ascii="Times New Roman" w:hAnsi="Times New Roman" w:cs="Times New Roman"/>
                <w:sz w:val="20"/>
                <w:szCs w:val="20"/>
              </w:rPr>
            </w:pPr>
            <w:r w:rsidRPr="00255658">
              <w:rPr>
                <w:rFonts w:ascii="Times New Roman" w:hAnsi="Times New Roman" w:cs="Times New Roman"/>
                <w:sz w:val="20"/>
                <w:szCs w:val="20"/>
              </w:rPr>
              <w:t>Naturalistic teaching strategies &amp; responsive interaction</w:t>
            </w:r>
          </w:p>
          <w:p w14:paraId="5AA16350" w14:textId="77777777" w:rsidR="00B97237" w:rsidRPr="00255658" w:rsidRDefault="00B97237" w:rsidP="00B97237">
            <w:pPr>
              <w:pStyle w:val="ListParagraph"/>
              <w:numPr>
                <w:ilvl w:val="0"/>
                <w:numId w:val="3"/>
              </w:numPr>
              <w:ind w:left="329" w:hanging="270"/>
              <w:rPr>
                <w:rFonts w:ascii="Times New Roman" w:hAnsi="Times New Roman" w:cs="Times New Roman"/>
                <w:sz w:val="20"/>
                <w:szCs w:val="20"/>
              </w:rPr>
            </w:pPr>
            <w:r w:rsidRPr="00255658">
              <w:rPr>
                <w:rFonts w:ascii="Times New Roman" w:hAnsi="Times New Roman" w:cs="Times New Roman"/>
                <w:sz w:val="20"/>
                <w:szCs w:val="20"/>
              </w:rPr>
              <w:t>Adaptation of learnt strategies in singing, shared games and reading activities</w:t>
            </w:r>
          </w:p>
          <w:p w14:paraId="7C6BCE93" w14:textId="77777777" w:rsidR="00B97237" w:rsidRPr="00255658" w:rsidRDefault="00B97237" w:rsidP="00B97237">
            <w:pPr>
              <w:pStyle w:val="ListParagraph"/>
              <w:numPr>
                <w:ilvl w:val="0"/>
                <w:numId w:val="3"/>
              </w:numPr>
              <w:ind w:left="329" w:hanging="270"/>
              <w:rPr>
                <w:rFonts w:ascii="Times New Roman" w:hAnsi="Times New Roman" w:cs="Times New Roman"/>
                <w:sz w:val="20"/>
                <w:szCs w:val="20"/>
              </w:rPr>
            </w:pPr>
            <w:r w:rsidRPr="00255658">
              <w:rPr>
                <w:rFonts w:ascii="Times New Roman" w:hAnsi="Times New Roman" w:cs="Times New Roman"/>
                <w:sz w:val="20"/>
                <w:szCs w:val="20"/>
              </w:rPr>
              <w:t>Frequently model selected target words</w:t>
            </w:r>
          </w:p>
        </w:tc>
        <w:tc>
          <w:tcPr>
            <w:tcW w:w="1841" w:type="dxa"/>
          </w:tcPr>
          <w:p w14:paraId="4EE0C76D" w14:textId="77777777" w:rsidR="00B97237" w:rsidRPr="00255658" w:rsidRDefault="00B97237" w:rsidP="00B97237">
            <w:pPr>
              <w:pStyle w:val="ListParagraph"/>
              <w:numPr>
                <w:ilvl w:val="0"/>
                <w:numId w:val="4"/>
              </w:numPr>
              <w:ind w:left="286" w:hanging="270"/>
              <w:rPr>
                <w:rFonts w:ascii="Times New Roman" w:hAnsi="Times New Roman" w:cs="Times New Roman"/>
                <w:sz w:val="20"/>
                <w:szCs w:val="20"/>
              </w:rPr>
            </w:pPr>
            <w:r w:rsidRPr="00255658">
              <w:rPr>
                <w:rFonts w:ascii="Times New Roman" w:hAnsi="Times New Roman" w:cs="Times New Roman"/>
                <w:sz w:val="20"/>
                <w:szCs w:val="20"/>
              </w:rPr>
              <w:t>Normal language development and language delay</w:t>
            </w:r>
          </w:p>
          <w:p w14:paraId="204F7B57" w14:textId="77777777" w:rsidR="00B97237" w:rsidRPr="00255658" w:rsidRDefault="00B97237" w:rsidP="00B97237">
            <w:pPr>
              <w:pStyle w:val="ListParagraph"/>
              <w:numPr>
                <w:ilvl w:val="0"/>
                <w:numId w:val="4"/>
              </w:numPr>
              <w:ind w:left="286" w:hanging="270"/>
              <w:rPr>
                <w:rFonts w:ascii="Times New Roman" w:hAnsi="Times New Roman" w:cs="Times New Roman"/>
                <w:sz w:val="20"/>
                <w:szCs w:val="20"/>
              </w:rPr>
            </w:pPr>
            <w:r w:rsidRPr="00255658">
              <w:rPr>
                <w:rFonts w:ascii="Times New Roman" w:hAnsi="Times New Roman" w:cs="Times New Roman"/>
                <w:sz w:val="20"/>
                <w:szCs w:val="20"/>
              </w:rPr>
              <w:t>Naturalistic teaching strategies &amp; responsive interaction</w:t>
            </w:r>
          </w:p>
          <w:p w14:paraId="243B6ACF" w14:textId="77777777" w:rsidR="00B97237" w:rsidRPr="00255658" w:rsidRDefault="00B97237" w:rsidP="00B97237">
            <w:pPr>
              <w:pStyle w:val="ListParagraph"/>
              <w:numPr>
                <w:ilvl w:val="0"/>
                <w:numId w:val="4"/>
              </w:numPr>
              <w:ind w:left="286" w:hanging="270"/>
              <w:rPr>
                <w:rFonts w:ascii="Times New Roman" w:hAnsi="Times New Roman" w:cs="Times New Roman"/>
                <w:sz w:val="20"/>
                <w:szCs w:val="20"/>
              </w:rPr>
            </w:pPr>
            <w:r w:rsidRPr="00255658">
              <w:rPr>
                <w:rFonts w:ascii="Times New Roman" w:hAnsi="Times New Roman" w:cs="Times New Roman"/>
                <w:sz w:val="20"/>
                <w:szCs w:val="20"/>
              </w:rPr>
              <w:t>Adaptation of learnt strategies in singing and dancing, games, reading</w:t>
            </w:r>
            <w:r w:rsidR="0011764B" w:rsidRPr="00255658">
              <w:rPr>
                <w:rFonts w:ascii="Times New Roman" w:hAnsi="Times New Roman" w:cs="Times New Roman"/>
                <w:sz w:val="20"/>
                <w:szCs w:val="20"/>
              </w:rPr>
              <w:t>,</w:t>
            </w:r>
            <w:r w:rsidRPr="00255658">
              <w:rPr>
                <w:rFonts w:ascii="Times New Roman" w:hAnsi="Times New Roman" w:cs="Times New Roman"/>
                <w:sz w:val="20"/>
                <w:szCs w:val="20"/>
              </w:rPr>
              <w:t xml:space="preserve"> and daily routines activities </w:t>
            </w:r>
          </w:p>
          <w:p w14:paraId="167D5581" w14:textId="77777777" w:rsidR="00B97237" w:rsidRPr="00255658" w:rsidRDefault="00B97237" w:rsidP="00B97237">
            <w:pPr>
              <w:pStyle w:val="ListParagraph"/>
              <w:numPr>
                <w:ilvl w:val="0"/>
                <w:numId w:val="4"/>
              </w:numPr>
              <w:ind w:left="286" w:hanging="270"/>
              <w:rPr>
                <w:rFonts w:ascii="Times New Roman" w:hAnsi="Times New Roman" w:cs="Times New Roman"/>
                <w:sz w:val="20"/>
                <w:szCs w:val="20"/>
              </w:rPr>
            </w:pPr>
            <w:r w:rsidRPr="00255658">
              <w:rPr>
                <w:rFonts w:ascii="Times New Roman" w:hAnsi="Times New Roman" w:cs="Times New Roman"/>
                <w:sz w:val="20"/>
                <w:szCs w:val="20"/>
              </w:rPr>
              <w:t>Dealing with media</w:t>
            </w:r>
          </w:p>
        </w:tc>
        <w:tc>
          <w:tcPr>
            <w:tcW w:w="1722" w:type="dxa"/>
          </w:tcPr>
          <w:p w14:paraId="6145E238" w14:textId="77777777" w:rsidR="00B97237" w:rsidRPr="00255658" w:rsidRDefault="00B97237" w:rsidP="00B97237">
            <w:pPr>
              <w:pStyle w:val="ListParagraph"/>
              <w:numPr>
                <w:ilvl w:val="0"/>
                <w:numId w:val="5"/>
              </w:numPr>
              <w:ind w:left="347" w:hanging="270"/>
              <w:rPr>
                <w:rFonts w:ascii="Times New Roman" w:hAnsi="Times New Roman" w:cs="Times New Roman"/>
                <w:sz w:val="20"/>
                <w:szCs w:val="20"/>
              </w:rPr>
            </w:pPr>
            <w:r w:rsidRPr="00255658">
              <w:rPr>
                <w:rFonts w:ascii="Times New Roman" w:hAnsi="Times New Roman" w:cs="Times New Roman"/>
                <w:sz w:val="20"/>
                <w:szCs w:val="20"/>
              </w:rPr>
              <w:t xml:space="preserve">Strategies to create conversational coherence </w:t>
            </w:r>
          </w:p>
        </w:tc>
        <w:tc>
          <w:tcPr>
            <w:tcW w:w="1639" w:type="dxa"/>
          </w:tcPr>
          <w:p w14:paraId="51046C90" w14:textId="77777777" w:rsidR="00B97237" w:rsidRPr="00255658" w:rsidRDefault="00B97237" w:rsidP="00B97237">
            <w:pPr>
              <w:pStyle w:val="ListParagraph"/>
              <w:numPr>
                <w:ilvl w:val="0"/>
                <w:numId w:val="6"/>
              </w:numPr>
              <w:ind w:left="327" w:hanging="270"/>
              <w:rPr>
                <w:rFonts w:ascii="Times New Roman" w:hAnsi="Times New Roman" w:cs="Times New Roman"/>
                <w:sz w:val="20"/>
                <w:szCs w:val="20"/>
              </w:rPr>
            </w:pPr>
            <w:r w:rsidRPr="00255658">
              <w:rPr>
                <w:rFonts w:ascii="Times New Roman" w:hAnsi="Times New Roman" w:cs="Times New Roman"/>
                <w:sz w:val="20"/>
                <w:szCs w:val="20"/>
              </w:rPr>
              <w:t>Naturalistic teaching strategies &amp; responsive interaction</w:t>
            </w:r>
          </w:p>
          <w:p w14:paraId="31C5B192" w14:textId="77777777" w:rsidR="00B97237" w:rsidRPr="00255658" w:rsidRDefault="00B97237" w:rsidP="00B97237">
            <w:pPr>
              <w:pStyle w:val="ListParagraph"/>
              <w:numPr>
                <w:ilvl w:val="0"/>
                <w:numId w:val="6"/>
              </w:numPr>
              <w:ind w:left="327" w:hanging="270"/>
              <w:rPr>
                <w:rFonts w:ascii="Times New Roman" w:hAnsi="Times New Roman" w:cs="Times New Roman"/>
                <w:sz w:val="20"/>
                <w:szCs w:val="20"/>
              </w:rPr>
            </w:pPr>
            <w:r w:rsidRPr="00255658">
              <w:rPr>
                <w:rFonts w:ascii="Times New Roman" w:hAnsi="Times New Roman" w:cs="Times New Roman"/>
                <w:sz w:val="20"/>
                <w:szCs w:val="20"/>
              </w:rPr>
              <w:t>Prompting strategies</w:t>
            </w:r>
          </w:p>
          <w:p w14:paraId="0839FF0A" w14:textId="77777777" w:rsidR="00B97237" w:rsidRPr="00255658" w:rsidRDefault="00B97237" w:rsidP="00B97237">
            <w:pPr>
              <w:pStyle w:val="ListParagraph"/>
              <w:numPr>
                <w:ilvl w:val="0"/>
                <w:numId w:val="6"/>
              </w:numPr>
              <w:ind w:left="327" w:hanging="270"/>
              <w:rPr>
                <w:rFonts w:ascii="Times New Roman" w:hAnsi="Times New Roman" w:cs="Times New Roman"/>
                <w:sz w:val="20"/>
                <w:szCs w:val="20"/>
              </w:rPr>
            </w:pPr>
            <w:r w:rsidRPr="00255658">
              <w:rPr>
                <w:rFonts w:ascii="Times New Roman" w:hAnsi="Times New Roman" w:cs="Times New Roman"/>
                <w:sz w:val="20"/>
                <w:szCs w:val="20"/>
              </w:rPr>
              <w:t>Adaptation of learnt strategies in reading, eating snacks</w:t>
            </w:r>
            <w:r w:rsidR="0011764B" w:rsidRPr="00255658">
              <w:rPr>
                <w:rFonts w:ascii="Times New Roman" w:hAnsi="Times New Roman" w:cs="Times New Roman"/>
                <w:sz w:val="20"/>
                <w:szCs w:val="20"/>
              </w:rPr>
              <w:t>,</w:t>
            </w:r>
            <w:r w:rsidRPr="00255658">
              <w:rPr>
                <w:rFonts w:ascii="Times New Roman" w:hAnsi="Times New Roman" w:cs="Times New Roman"/>
                <w:sz w:val="20"/>
                <w:szCs w:val="20"/>
              </w:rPr>
              <w:t xml:space="preserve"> and daily routines activities</w:t>
            </w:r>
          </w:p>
        </w:tc>
        <w:tc>
          <w:tcPr>
            <w:tcW w:w="1779" w:type="dxa"/>
          </w:tcPr>
          <w:p w14:paraId="33F9E3AC" w14:textId="77777777" w:rsidR="00B97237" w:rsidRPr="00255658" w:rsidRDefault="00B97237" w:rsidP="00B97237">
            <w:pPr>
              <w:pStyle w:val="ListParagraph"/>
              <w:numPr>
                <w:ilvl w:val="0"/>
                <w:numId w:val="7"/>
              </w:numPr>
              <w:ind w:left="330" w:hanging="330"/>
              <w:rPr>
                <w:rFonts w:ascii="Times New Roman" w:hAnsi="Times New Roman" w:cs="Times New Roman"/>
                <w:sz w:val="20"/>
                <w:szCs w:val="20"/>
              </w:rPr>
            </w:pPr>
            <w:r w:rsidRPr="00255658">
              <w:rPr>
                <w:rFonts w:ascii="Times New Roman" w:hAnsi="Times New Roman" w:cs="Times New Roman"/>
                <w:sz w:val="20"/>
                <w:szCs w:val="20"/>
              </w:rPr>
              <w:t>Naturalistic teaching strategies &amp; responsive interaction</w:t>
            </w:r>
          </w:p>
          <w:p w14:paraId="14A00A70" w14:textId="77777777" w:rsidR="00B97237" w:rsidRPr="00255658" w:rsidRDefault="00B97237" w:rsidP="00B97237">
            <w:pPr>
              <w:pStyle w:val="ListParagraph"/>
              <w:numPr>
                <w:ilvl w:val="0"/>
                <w:numId w:val="7"/>
              </w:numPr>
              <w:ind w:left="330" w:hanging="330"/>
              <w:rPr>
                <w:rFonts w:ascii="Times New Roman" w:hAnsi="Times New Roman" w:cs="Times New Roman"/>
                <w:sz w:val="20"/>
                <w:szCs w:val="20"/>
              </w:rPr>
            </w:pPr>
            <w:r w:rsidRPr="00255658">
              <w:rPr>
                <w:rFonts w:ascii="Times New Roman" w:hAnsi="Times New Roman" w:cs="Times New Roman"/>
                <w:sz w:val="20"/>
                <w:szCs w:val="20"/>
              </w:rPr>
              <w:t>Prompting strategies</w:t>
            </w:r>
          </w:p>
          <w:p w14:paraId="5ABD3311" w14:textId="77777777" w:rsidR="00B97237" w:rsidRPr="00255658" w:rsidRDefault="00B97237" w:rsidP="00B97237">
            <w:pPr>
              <w:pStyle w:val="ListParagraph"/>
              <w:numPr>
                <w:ilvl w:val="0"/>
                <w:numId w:val="7"/>
              </w:numPr>
              <w:ind w:left="330" w:hanging="330"/>
              <w:rPr>
                <w:rFonts w:ascii="Times New Roman" w:hAnsi="Times New Roman" w:cs="Times New Roman"/>
                <w:sz w:val="20"/>
                <w:szCs w:val="20"/>
              </w:rPr>
            </w:pPr>
            <w:r w:rsidRPr="00255658">
              <w:rPr>
                <w:rFonts w:ascii="Times New Roman" w:hAnsi="Times New Roman" w:cs="Times New Roman"/>
                <w:sz w:val="20"/>
                <w:szCs w:val="20"/>
              </w:rPr>
              <w:t>Adaptation of learnt strategies during story-time</w:t>
            </w:r>
          </w:p>
        </w:tc>
        <w:tc>
          <w:tcPr>
            <w:tcW w:w="1821" w:type="dxa"/>
          </w:tcPr>
          <w:p w14:paraId="275CFED9" w14:textId="77777777" w:rsidR="00B97237" w:rsidRPr="00255658" w:rsidRDefault="00B97237" w:rsidP="00B97237">
            <w:pPr>
              <w:pStyle w:val="ListParagraph"/>
              <w:numPr>
                <w:ilvl w:val="0"/>
                <w:numId w:val="8"/>
              </w:numPr>
              <w:ind w:left="380"/>
              <w:rPr>
                <w:rFonts w:ascii="Times New Roman" w:hAnsi="Times New Roman" w:cs="Times New Roman"/>
                <w:sz w:val="20"/>
                <w:szCs w:val="20"/>
              </w:rPr>
            </w:pPr>
            <w:r w:rsidRPr="00255658">
              <w:rPr>
                <w:rFonts w:ascii="Times New Roman" w:hAnsi="Times New Roman" w:cs="Times New Roman"/>
                <w:sz w:val="20"/>
                <w:szCs w:val="20"/>
              </w:rPr>
              <w:t>The importance of play to child's language development</w:t>
            </w:r>
          </w:p>
          <w:p w14:paraId="35A9A559" w14:textId="77777777" w:rsidR="00B97237" w:rsidRPr="00255658" w:rsidRDefault="00B97237" w:rsidP="00B97237">
            <w:pPr>
              <w:pStyle w:val="ListParagraph"/>
              <w:numPr>
                <w:ilvl w:val="0"/>
                <w:numId w:val="8"/>
              </w:numPr>
              <w:ind w:left="380"/>
              <w:rPr>
                <w:rFonts w:ascii="Times New Roman" w:hAnsi="Times New Roman" w:cs="Times New Roman"/>
                <w:sz w:val="20"/>
                <w:szCs w:val="20"/>
              </w:rPr>
            </w:pPr>
            <w:bookmarkStart w:id="17" w:name="_Hlk56768361"/>
            <w:r w:rsidRPr="00255658">
              <w:rPr>
                <w:rFonts w:ascii="Times New Roman" w:hAnsi="Times New Roman" w:cs="Times New Roman"/>
                <w:sz w:val="20"/>
                <w:szCs w:val="20"/>
              </w:rPr>
              <w:t>Auditory discrimination abilities</w:t>
            </w:r>
          </w:p>
          <w:p w14:paraId="48390AFE" w14:textId="77777777" w:rsidR="00B97237" w:rsidRPr="00255658" w:rsidRDefault="00B97237" w:rsidP="00B97237">
            <w:pPr>
              <w:pStyle w:val="ListParagraph"/>
              <w:numPr>
                <w:ilvl w:val="0"/>
                <w:numId w:val="8"/>
              </w:numPr>
              <w:ind w:left="380"/>
              <w:rPr>
                <w:rFonts w:ascii="Times New Roman" w:hAnsi="Times New Roman" w:cs="Times New Roman"/>
                <w:sz w:val="20"/>
                <w:szCs w:val="20"/>
              </w:rPr>
            </w:pPr>
            <w:r w:rsidRPr="00255658">
              <w:rPr>
                <w:rFonts w:ascii="Times New Roman" w:hAnsi="Times New Roman" w:cs="Times New Roman"/>
                <w:sz w:val="20"/>
                <w:szCs w:val="20"/>
              </w:rPr>
              <w:t>Imitation skills</w:t>
            </w:r>
          </w:p>
          <w:p w14:paraId="4F678CF0" w14:textId="77777777" w:rsidR="00B97237" w:rsidRPr="00255658" w:rsidRDefault="00B97237" w:rsidP="00B97237">
            <w:pPr>
              <w:pStyle w:val="ListParagraph"/>
              <w:numPr>
                <w:ilvl w:val="0"/>
                <w:numId w:val="8"/>
              </w:numPr>
              <w:ind w:left="380"/>
              <w:rPr>
                <w:rFonts w:ascii="Times New Roman" w:hAnsi="Times New Roman" w:cs="Times New Roman"/>
                <w:sz w:val="20"/>
                <w:szCs w:val="20"/>
              </w:rPr>
            </w:pPr>
            <w:bookmarkStart w:id="18" w:name="_Hlk56767543"/>
            <w:bookmarkEnd w:id="17"/>
            <w:r w:rsidRPr="00255658">
              <w:rPr>
                <w:rFonts w:ascii="Times New Roman" w:hAnsi="Times New Roman" w:cs="Times New Roman"/>
                <w:sz w:val="20"/>
                <w:szCs w:val="20"/>
              </w:rPr>
              <w:t>Structured language teaching strategies</w:t>
            </w:r>
            <w:bookmarkEnd w:id="18"/>
          </w:p>
        </w:tc>
      </w:tr>
    </w:tbl>
    <w:p w14:paraId="783C8570" w14:textId="50CF985B" w:rsidR="00B97237" w:rsidRPr="00255658" w:rsidRDefault="00B97237" w:rsidP="00694CF0">
      <w:pPr>
        <w:spacing w:line="240" w:lineRule="auto"/>
        <w:rPr>
          <w:sz w:val="20"/>
          <w:szCs w:val="20"/>
        </w:rPr>
      </w:pPr>
    </w:p>
    <w:p w14:paraId="4714C5D5" w14:textId="02F65001" w:rsidR="00A268CB" w:rsidRPr="00255658" w:rsidRDefault="00A268CB" w:rsidP="00694CF0">
      <w:pPr>
        <w:spacing w:line="240" w:lineRule="auto"/>
        <w:rPr>
          <w:sz w:val="20"/>
          <w:szCs w:val="20"/>
        </w:rPr>
      </w:pPr>
    </w:p>
    <w:p w14:paraId="3E67DEC0" w14:textId="31D941EC" w:rsidR="00A268CB" w:rsidRPr="00255658" w:rsidRDefault="00A268CB" w:rsidP="00694CF0">
      <w:pPr>
        <w:spacing w:line="240" w:lineRule="auto"/>
        <w:rPr>
          <w:sz w:val="20"/>
          <w:szCs w:val="20"/>
        </w:rPr>
      </w:pPr>
    </w:p>
    <w:sectPr w:rsidR="00A268CB" w:rsidRPr="00255658" w:rsidSect="004532AF">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87D3C"/>
    <w:multiLevelType w:val="hybridMultilevel"/>
    <w:tmpl w:val="AA38BD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3C575A"/>
    <w:multiLevelType w:val="hybridMultilevel"/>
    <w:tmpl w:val="C4F20A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DC64C2"/>
    <w:multiLevelType w:val="hybridMultilevel"/>
    <w:tmpl w:val="6F081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353E74"/>
    <w:multiLevelType w:val="hybridMultilevel"/>
    <w:tmpl w:val="5C127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E9055A"/>
    <w:multiLevelType w:val="hybridMultilevel"/>
    <w:tmpl w:val="BA3E6B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BF08A5"/>
    <w:multiLevelType w:val="hybridMultilevel"/>
    <w:tmpl w:val="C7FEF0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5E43F5"/>
    <w:multiLevelType w:val="hybridMultilevel"/>
    <w:tmpl w:val="BA3E6B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423FF7"/>
    <w:multiLevelType w:val="hybridMultilevel"/>
    <w:tmpl w:val="301C2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7"/>
  </w:num>
  <w:num w:numId="4">
    <w:abstractNumId w:val="1"/>
  </w:num>
  <w:num w:numId="5">
    <w:abstractNumId w:val="3"/>
  </w:num>
  <w:num w:numId="6">
    <w:abstractNumId w:val="2"/>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2NDY0szQwNDQ3tLRU0lEKTi0uzszPAykwrwUA0qBHRywAAAA="/>
  </w:docVars>
  <w:rsids>
    <w:rsidRoot w:val="004532AF"/>
    <w:rsid w:val="00001F5C"/>
    <w:rsid w:val="00007E42"/>
    <w:rsid w:val="00033A60"/>
    <w:rsid w:val="000922DC"/>
    <w:rsid w:val="0011764B"/>
    <w:rsid w:val="00123C70"/>
    <w:rsid w:val="00132BC3"/>
    <w:rsid w:val="001606BD"/>
    <w:rsid w:val="00225A6F"/>
    <w:rsid w:val="00255658"/>
    <w:rsid w:val="002E7112"/>
    <w:rsid w:val="003C5D4B"/>
    <w:rsid w:val="003D2D08"/>
    <w:rsid w:val="004058AC"/>
    <w:rsid w:val="00444E99"/>
    <w:rsid w:val="004532AF"/>
    <w:rsid w:val="004804CB"/>
    <w:rsid w:val="004C310C"/>
    <w:rsid w:val="004D2B45"/>
    <w:rsid w:val="004F5D94"/>
    <w:rsid w:val="005C2B2E"/>
    <w:rsid w:val="005D731F"/>
    <w:rsid w:val="00694CF0"/>
    <w:rsid w:val="006D16F9"/>
    <w:rsid w:val="007642FB"/>
    <w:rsid w:val="007D457D"/>
    <w:rsid w:val="00872D0A"/>
    <w:rsid w:val="00890E8A"/>
    <w:rsid w:val="008A7450"/>
    <w:rsid w:val="009A60E7"/>
    <w:rsid w:val="009B28D0"/>
    <w:rsid w:val="009C7C2A"/>
    <w:rsid w:val="009E4981"/>
    <w:rsid w:val="009E6168"/>
    <w:rsid w:val="00A23680"/>
    <w:rsid w:val="00A268CB"/>
    <w:rsid w:val="00B41442"/>
    <w:rsid w:val="00B52350"/>
    <w:rsid w:val="00B67BBA"/>
    <w:rsid w:val="00B97237"/>
    <w:rsid w:val="00C86B2C"/>
    <w:rsid w:val="00CA2E91"/>
    <w:rsid w:val="00D33CE6"/>
    <w:rsid w:val="00D44378"/>
    <w:rsid w:val="00D720D6"/>
    <w:rsid w:val="00DB2DD2"/>
    <w:rsid w:val="00E35F74"/>
    <w:rsid w:val="00E43661"/>
    <w:rsid w:val="00F34F5A"/>
    <w:rsid w:val="00F7101F"/>
    <w:rsid w:val="00F84F13"/>
    <w:rsid w:val="00FC6B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69E82"/>
  <w15:chartTrackingRefBased/>
  <w15:docId w15:val="{91803E8B-0B51-4EAD-8E11-B09F39ABA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32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32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32AF"/>
    <w:pPr>
      <w:spacing w:after="200" w:line="240" w:lineRule="auto"/>
    </w:pPr>
    <w:rPr>
      <w:i/>
      <w:iCs/>
      <w:color w:val="44546A" w:themeColor="text2"/>
      <w:sz w:val="18"/>
      <w:szCs w:val="18"/>
    </w:rPr>
  </w:style>
  <w:style w:type="paragraph" w:styleId="ListParagraph">
    <w:name w:val="List Paragraph"/>
    <w:basedOn w:val="Normal"/>
    <w:uiPriority w:val="34"/>
    <w:qFormat/>
    <w:rsid w:val="00B97237"/>
    <w:pPr>
      <w:ind w:left="720"/>
      <w:contextualSpacing/>
    </w:pPr>
  </w:style>
  <w:style w:type="table" w:customStyle="1" w:styleId="TableGrid1">
    <w:name w:val="Table Grid1"/>
    <w:basedOn w:val="TableNormal"/>
    <w:next w:val="TableGrid"/>
    <w:uiPriority w:val="39"/>
    <w:rsid w:val="00B972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D63ADC-F101-4470-8914-6A66ADE7A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9</Pages>
  <Words>13465</Words>
  <Characters>76752</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39</cp:revision>
  <dcterms:created xsi:type="dcterms:W3CDTF">2020-03-27T00:15:00Z</dcterms:created>
  <dcterms:modified xsi:type="dcterms:W3CDTF">2021-06-29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